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F411F0" w14:textId="38EF7220" w:rsidR="00E76DA4" w:rsidRPr="00750BDF" w:rsidRDefault="00E76DA4" w:rsidP="00750BDF">
      <w:pPr>
        <w:spacing w:after="0" w:line="360" w:lineRule="auto"/>
        <w:ind w:left="708" w:hanging="708"/>
        <w:jc w:val="both"/>
        <w:rPr>
          <w:rFonts w:ascii="Times New Roman" w:eastAsia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>T</w:t>
      </w:r>
      <w:r w:rsidRPr="006751CA"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 xml:space="preserve">able </w:t>
      </w:r>
      <w:r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>S</w:t>
      </w:r>
      <w:r w:rsidRPr="006751CA"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>1</w:t>
      </w:r>
      <w:r w:rsidRPr="006751CA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. </w:t>
      </w:r>
      <w:r w:rsidR="00A545F2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Phenotype of m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ono-allelic likely pathogenic variants of the leptin (</w:t>
      </w:r>
      <w:r w:rsidR="00E10CE5" w:rsidRPr="00750BDF">
        <w:rPr>
          <w:rFonts w:ascii="Times New Roman" w:eastAsia="Times New Roman" w:hAnsi="Times New Roman" w:cs="Times New Roman"/>
          <w:i/>
          <w:sz w:val="20"/>
          <w:szCs w:val="20"/>
          <w:lang w:val="en-US"/>
        </w:rPr>
        <w:t>Lep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) and the leptin receptor gene (</w:t>
      </w:r>
      <w:proofErr w:type="spellStart"/>
      <w:r w:rsidR="00E10CE5" w:rsidRPr="00750BDF">
        <w:rPr>
          <w:rFonts w:ascii="Times New Roman" w:eastAsia="Times New Roman" w:hAnsi="Times New Roman" w:cs="Times New Roman"/>
          <w:i/>
          <w:sz w:val="20"/>
          <w:szCs w:val="20"/>
          <w:lang w:val="en-US"/>
        </w:rPr>
        <w:t>Lepr</w:t>
      </w:r>
      <w:proofErr w:type="spellEnd"/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)</w:t>
      </w:r>
      <w:r w:rsidR="00750BDF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 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in animal models.</w:t>
      </w:r>
      <w:r w:rsidRPr="00750BDF">
        <w:rPr>
          <w:rFonts w:ascii="Times New Roman" w:eastAsia="Times New Roman" w:hAnsi="Times New Roman" w:cs="Times New Roman"/>
          <w:lang w:val="en-US"/>
        </w:rPr>
        <w:t xml:space="preserve"> </w:t>
      </w:r>
    </w:p>
    <w:p w14:paraId="48610B24" w14:textId="34305D75" w:rsidR="00E76DA4" w:rsidRPr="006751CA" w:rsidRDefault="00E76DA4" w:rsidP="00750BDF">
      <w:pPr>
        <w:spacing w:after="0" w:line="360" w:lineRule="auto"/>
        <w:jc w:val="both"/>
        <w:rPr>
          <w:rFonts w:ascii="Times New Roman" w:eastAsia="Times New Roman" w:hAnsi="Times New Roman" w:cs="Times New Roman"/>
          <w:sz w:val="20"/>
          <w:szCs w:val="20"/>
          <w:lang w:val="en-US"/>
        </w:rPr>
      </w:pPr>
      <w:r w:rsidRPr="006751CA"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 xml:space="preserve">Table </w:t>
      </w:r>
      <w:r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>S</w:t>
      </w:r>
      <w:r w:rsidRPr="006751CA"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>1A</w:t>
      </w:r>
      <w:r w:rsidRPr="006751CA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. </w:t>
      </w:r>
      <w:r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Phenotype 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(weight status, body fat, leptin levels and metabolic parameters) </w:t>
      </w:r>
      <w:r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of 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mono-allelic likely pathogenic variants of the leptin gene (</w:t>
      </w:r>
      <w:r w:rsidR="00E10CE5" w:rsidRPr="00750BDF">
        <w:rPr>
          <w:rFonts w:ascii="Times New Roman" w:eastAsia="Times New Roman" w:hAnsi="Times New Roman" w:cs="Times New Roman"/>
          <w:i/>
          <w:sz w:val="20"/>
          <w:szCs w:val="20"/>
          <w:lang w:val="en-US"/>
        </w:rPr>
        <w:t>Lep wt/-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) </w:t>
      </w:r>
      <w:r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in comparison to wildtype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 homozygosity</w:t>
      </w:r>
      <w:r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 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(</w:t>
      </w:r>
      <w:r w:rsidR="00E10CE5" w:rsidRPr="00750BDF">
        <w:rPr>
          <w:rFonts w:ascii="Times New Roman" w:eastAsia="Times New Roman" w:hAnsi="Times New Roman" w:cs="Times New Roman"/>
          <w:i/>
          <w:sz w:val="20"/>
          <w:szCs w:val="20"/>
          <w:lang w:val="en-US"/>
        </w:rPr>
        <w:t>Lep wt/wt</w:t>
      </w:r>
      <w:r w:rsidR="00E10CE5"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) </w:t>
      </w:r>
      <w:r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phenotyp</w:t>
      </w:r>
      <w:bookmarkStart w:id="0" w:name="_GoBack"/>
      <w:bookmarkEnd w:id="0"/>
      <w:r w:rsidRPr="00750BDF">
        <w:rPr>
          <w:rFonts w:ascii="Times New Roman" w:eastAsia="Times New Roman" w:hAnsi="Times New Roman" w:cs="Times New Roman"/>
          <w:sz w:val="20"/>
          <w:szCs w:val="20"/>
          <w:lang w:val="en-US"/>
        </w:rPr>
        <w:t>e in animal models.</w:t>
      </w:r>
      <w:r w:rsidRPr="00750BDF">
        <w:rPr>
          <w:rFonts w:ascii="Times New Roman" w:eastAsia="Times New Roman" w:hAnsi="Times New Roman" w:cs="Times New Roman"/>
          <w:sz w:val="12"/>
          <w:szCs w:val="12"/>
          <w:lang w:val="en-US"/>
        </w:rPr>
        <w:t xml:space="preserve">  </w:t>
      </w:r>
    </w:p>
    <w:tbl>
      <w:tblPr>
        <w:tblW w:w="13213" w:type="dxa"/>
        <w:tblInd w:w="-38" w:type="dxa"/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881"/>
        <w:gridCol w:w="1984"/>
        <w:gridCol w:w="1418"/>
        <w:gridCol w:w="1984"/>
        <w:gridCol w:w="1843"/>
        <w:gridCol w:w="3969"/>
        <w:gridCol w:w="1134"/>
      </w:tblGrid>
      <w:tr w:rsidR="00E76DA4" w:rsidRPr="00750BDF" w14:paraId="2B5DFC08" w14:textId="77777777" w:rsidTr="009B58A8">
        <w:trPr>
          <w:trHeight w:val="734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1E28E3C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uthor</w:t>
            </w:r>
            <w:proofErr w:type="spellEnd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, </w:t>
            </w:r>
            <w:proofErr w:type="spellStart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year</w:t>
            </w:r>
            <w:proofErr w:type="spellEnd"/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B777D38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804AD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Animal </w:t>
            </w:r>
            <w:proofErr w:type="spellStart"/>
            <w:r w:rsidRPr="00804AD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del</w:t>
            </w:r>
            <w:proofErr w:type="spellEnd"/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20BBCFD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804AD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Weight</w:t>
            </w:r>
            <w:proofErr w:type="spellEnd"/>
            <w:r w:rsidRPr="00804AD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804AD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tatus</w:t>
            </w:r>
            <w:proofErr w:type="spellEnd"/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75E0244" w14:textId="77777777" w:rsidR="00E76DA4" w:rsidRPr="00365DFB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365DF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Fat</w:t>
            </w:r>
            <w:proofErr w:type="spellEnd"/>
            <w:r w:rsidRPr="00365DF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365DFB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ass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89A1B3" w14:textId="77777777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Circulating</w:t>
            </w:r>
            <w:proofErr w:type="spellEnd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leptin </w:t>
            </w:r>
            <w:proofErr w:type="spellStart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concentrations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70D364F" w14:textId="77777777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etabolic</w:t>
            </w:r>
            <w:proofErr w:type="spellEnd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bnormalities</w:t>
            </w:r>
            <w:proofErr w:type="spellEnd"/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20E925DB" w14:textId="0A3A762B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 xml:space="preserve">Differences </w:t>
            </w:r>
            <w:r w:rsidRPr="000D43C4">
              <w:rPr>
                <w:rFonts w:ascii="Times New Roman" w:hAnsi="Times New Roman" w:cs="Times New Roman"/>
                <w:b/>
                <w:bCs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b/>
                <w:bCs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 xml:space="preserve"> vs </w:t>
            </w:r>
            <w:r w:rsidR="00111EC2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wt/wt</w:t>
            </w:r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:</w:t>
            </w:r>
            <w:r w:rsidRPr="00750BDF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 </w:t>
            </w:r>
            <w:r w:rsidRPr="000D43C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Weight status (W), Leptin (L), Metabolic (M)</w:t>
            </w:r>
          </w:p>
        </w:tc>
      </w:tr>
      <w:tr w:rsidR="00E76DA4" w:rsidRPr="00D40DB6" w14:paraId="38E2E7E9" w14:textId="77777777" w:rsidTr="009B58A8">
        <w:trPr>
          <w:trHeight w:val="395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F9A7E98" w14:textId="7FD40E1C" w:rsidR="00E76DA4" w:rsidRPr="000D43C4" w:rsidRDefault="00E76DA4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Yen et al. 1968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</w:rPr>
                <w:alias w:val="Don't edit this field"/>
                <w:tag w:val="CitaviPlaceholder#72791263-9212-40af-b64e-3123ff145549"/>
                <w:id w:val="-687222345"/>
                <w:placeholder>
                  <w:docPart w:val="2AC55C7F009044DA8F1201F2489F4F16"/>
                </w:placeholder>
              </w:sdtPr>
              <w:sdtEndPr/>
              <w:sdtContent>
                <w:r w:rsidR="00247966" w:rsidRPr="00750BDF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52)</w:t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4F77631" w14:textId="50DA3095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</w:t>
            </w:r>
            <w:r w:rsidR="004B41DD" w:rsidRPr="00750BDF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4B41DD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4B41DD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-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3-5 month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47E21FF" w14:textId="1041A673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ad similar body weight to </w:t>
            </w:r>
            <w:r w:rsidR="00B0060E" w:rsidRPr="004457D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EB1892" w14:textId="0B8AA31E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1A3FDB" w14:textId="0C0C2773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106B7B" w14:textId="785CEDF6" w:rsidR="00E76DA4" w:rsidRPr="000D43C4" w:rsidRDefault="00E76DA4" w:rsidP="00C3165F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milar blood glucose to </w:t>
            </w:r>
            <w:r w:rsidR="00C3165F"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Pr="00A545F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</w:t>
            </w:r>
            <w:r w:rsidRPr="00A545F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showed intermediate CO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2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xidation in fat tissue (between values of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C3165F" w:rsidRPr="00750BDF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-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51F82CFE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-, M-</w:t>
            </w:r>
          </w:p>
        </w:tc>
      </w:tr>
      <w:tr w:rsidR="00E76DA4" w:rsidRPr="00D40DB6" w14:paraId="3B16C2B8" w14:textId="77777777" w:rsidTr="009B58A8">
        <w:trPr>
          <w:trHeight w:val="473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3E7B51A" w14:textId="2021F333" w:rsidR="00E76DA4" w:rsidRPr="000D43C4" w:rsidRDefault="00E76DA4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oll et al. 1975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afb63e23-50ff-47ad-8c3c-cfac5e490533"/>
                <w:id w:val="-177123981"/>
                <w:placeholder>
                  <w:docPart w:val="2AC55C7F009044DA8F1201F2489F4F16"/>
                </w:placeholder>
              </w:sdtPr>
              <w:sdtEndPr/>
              <w:sdtContent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18)</w:t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1B9006" w14:textId="6FFEF6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</w:t>
            </w:r>
            <w:r w:rsidR="004B41DD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4B41DD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="004B41DD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t/- vs </w:t>
            </w:r>
            <w:r w:rsidR="004B41DD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4B41DD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thin littermates of equal 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B70E71D" w14:textId="3DB07B9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ad similar body weight to thin littermates and </w:t>
            </w:r>
            <w:r w:rsidR="00B0060E" w:rsidRPr="004457D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5EE81B" w14:textId="5BFD7BEF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4FAF980" w14:textId="6CAF2DD4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4264FD" w14:textId="36821A56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365DFB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milar plasma glucose, plasma insulin and insulin binding to receptors in </w:t>
            </w:r>
            <w:r w:rsidRPr="00365DFB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p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WT 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D290E4F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-, M-</w:t>
            </w:r>
          </w:p>
        </w:tc>
      </w:tr>
      <w:tr w:rsidR="00E76DA4" w:rsidRPr="00D40DB6" w14:paraId="08ECFA20" w14:textId="77777777" w:rsidTr="009B58A8">
        <w:trPr>
          <w:trHeight w:val="734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338D466" w14:textId="38391DD9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oleman 1979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d25657ff-269f-466d-9af1-13cfa267892d"/>
                <w:id w:val="-90704961"/>
                <w:placeholder>
                  <w:docPart w:val="2AC55C7F009044DA8F1201F2489F4F16"/>
                </w:placeholder>
              </w:sdtPr>
              <w:sdtEndPr/>
              <w:sdtContent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42)</w:t>
                </w:r>
              </w:sdtContent>
            </w:sdt>
          </w:p>
          <w:p w14:paraId="663938CD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44F21B" w14:textId="7B5F0A4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male C57BL/6J and C57BL/</w:t>
            </w: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KsJ</w:t>
            </w:r>
            <w:proofErr w:type="spellEnd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4B41DD" w:rsidRPr="00750BDF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7-9 months of age; chow diet, total fast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08C349" w14:textId="70BA5373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s betwee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B0060E" w:rsidRPr="004457D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B0060E" w:rsidRPr="004457D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starting weight 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7389A51" w14:textId="18702DEF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184E441" w14:textId="58F32333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2354863" w14:textId="49A653DC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s between </w:t>
            </w:r>
            <w:r w:rsidRPr="00A545F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n plasma insulin, blood sugar or liver glycogen concentration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; differences in survival time after total fast (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p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</w:t>
            </w:r>
            <w:proofErr w:type="gramStart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showed</w:t>
            </w:r>
            <w:proofErr w:type="gram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longer survival time)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126CF56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-, M-</w:t>
            </w:r>
          </w:p>
        </w:tc>
      </w:tr>
      <w:tr w:rsidR="00E76DA4" w:rsidRPr="00D40DB6" w14:paraId="388CC2B1" w14:textId="77777777" w:rsidTr="009B58A8">
        <w:trPr>
          <w:trHeight w:val="734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4455FA" w14:textId="0CEC008F" w:rsidR="00E76DA4" w:rsidRPr="000D43C4" w:rsidRDefault="00E76DA4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Flatt and Bailey 1981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04338bed-ba2b-466e-ba3f-6ebe7afc806d"/>
                <w:id w:val="-574363873"/>
                <w:placeholder>
                  <w:docPart w:val="2AC55C7F009044DA8F1201F2489F4F16"/>
                </w:placeholder>
              </w:sdtPr>
              <w:sdtEndPr/>
              <w:sdtContent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43)</w:t>
                </w:r>
              </w:sdtContent>
            </w:sdt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A2FBB7" w14:textId="5E977CB3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outcrossed to JH, CRL and conseq.to local strains (Aston stock) </w:t>
            </w:r>
            <w:r w:rsidR="004B41DD"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t/-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</w:t>
            </w:r>
            <w:r w:rsidR="004B41DD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males, 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t 20 week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9F4F2F" w14:textId="002DD9B0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s in body weight between </w:t>
            </w:r>
            <w:r w:rsidR="00B0060E" w:rsidRPr="004457D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B0060E" w:rsidRPr="004457D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BAD7E4A" w14:textId="288C8731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9D2A9EA" w14:textId="7414A541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1CD1EFE" w14:textId="2AE1AA56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lasma glucose and insulin concentrations were higher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ice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652ADDD3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-, M+</w:t>
            </w:r>
          </w:p>
        </w:tc>
      </w:tr>
      <w:tr w:rsidR="00E76DA4" w:rsidRPr="00D40DB6" w14:paraId="51BB71A2" w14:textId="77777777" w:rsidTr="009B58A8">
        <w:trPr>
          <w:trHeight w:val="1471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B15CE61" w14:textId="2E506D66" w:rsidR="00E76DA4" w:rsidRPr="000D43C4" w:rsidRDefault="00E76DA4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ena</w:t>
            </w:r>
            <w:proofErr w:type="spell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et al. 1982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07cf2b35-3c4e-475f-a3e0-3d5ed4b91e7d"/>
                <w:id w:val="1204135566"/>
                <w:placeholder>
                  <w:docPart w:val="2AC55C7F009044DA8F1201F2489F4F16"/>
                </w:placeholder>
              </w:sdtPr>
              <w:sdtEndPr/>
              <w:sdtContent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48)</w:t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E9B1D0D" w14:textId="3D8D9058" w:rsidR="00E76DA4" w:rsidRPr="000D43C4" w:rsidRDefault="00E76DA4" w:rsidP="00C3165F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C57BL/6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J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5-7 month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FB6764D" w14:textId="7D5C7C36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111EC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rain weight about 35% lower in </w:t>
            </w:r>
            <w:r w:rsidRP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+/+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/wt 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liver weight in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milar to liver weight 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E56E79" w14:textId="002DF282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22306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wer cholesterol and phospholipid weight in brain and liver </w:t>
            </w:r>
            <w:r w:rsidRP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</w:t>
            </w:r>
            <w:proofErr w:type="gramStart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proofErr w:type="gram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 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;</w:t>
            </w:r>
            <w:r w:rsidR="00111EC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atio unsaturated/saturated FA lower in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n liver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higher than 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n brain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higher fatty acid melting point of liver in </w:t>
            </w:r>
            <w:proofErr w:type="spellStart"/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DCBCD3C" w14:textId="4C55F546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E8D2FE5" w14:textId="1BC5AAA0" w:rsidR="00E76DA4" w:rsidRPr="00804ADD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79732766" w14:textId="092F875B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</w:tr>
      <w:tr w:rsidR="00E76DA4" w:rsidRPr="00D40DB6" w14:paraId="13452703" w14:textId="77777777" w:rsidTr="009B58A8">
        <w:trPr>
          <w:trHeight w:val="1119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033E2D" w14:textId="7DBD15DA" w:rsidR="00E76DA4" w:rsidRPr="000D43C4" w:rsidRDefault="00750BDF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b41fa735-b158-4f65-99e3-123716bb3b2e"/>
                <w:id w:val="363950117"/>
                <w:placeholder>
                  <w:docPart w:val="2AC55C7F009044DA8F1201F2489F4F16"/>
                </w:placeholder>
              </w:sdtPr>
              <w:sdtEndPr/>
              <w:sdtContent>
                <w:r w:rsidR="00E76DA4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Chung et al. 1998</w:t>
                </w:r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41)</w:t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751485" w14:textId="106DB2CE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; sacrificed between 39 and 120 days after 2-h fast; observational study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8A119CB" w14:textId="23292EF8" w:rsidR="00E76DA4" w:rsidRPr="00804ADD" w:rsidRDefault="00E3077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 difference in </w:t>
            </w:r>
            <w:r w:rsidR="00E76DA4" w:rsidRPr="00804AD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BMI </w:t>
            </w:r>
            <w:r w:rsidRPr="00804AD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between </w:t>
            </w:r>
            <w:r w:rsidR="00E76DA4" w:rsidRPr="00804ADD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t/-</w:t>
            </w:r>
            <w:r w:rsidR="00E76DA4" w:rsidRPr="00750BD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proofErr w:type="gramStart"/>
            <w:r w:rsidR="00E76DA4" w:rsidRPr="000D43C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76754AB" w14:textId="75B5982C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26.7% higher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/wt 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BF% </w:t>
            </w:r>
            <w:r w:rsidR="00E30772" w:rsidRPr="0022306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(adjusted for age and sex) </w:t>
            </w:r>
            <w:r w:rsidRPr="0022306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23.5% higher in </w:t>
            </w:r>
            <w:r w:rsidRP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</w:t>
            </w:r>
            <w:r w:rsidRP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 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227E862" w14:textId="1F1C8364" w:rsidR="00E76DA4" w:rsidRPr="000D43C4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111EC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ean levels comparable between </w:t>
            </w:r>
            <w:r w:rsidRP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if adjusted for fat mass, 32.8% lower in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 </w:t>
            </w:r>
            <w:r w:rsidR="00E30772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00ABD4A" w14:textId="648EFE20" w:rsidR="00E76DA4" w:rsidRPr="00111EC2" w:rsidRDefault="004D4BE2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111EC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570C7083" w14:textId="77777777" w:rsidR="00E76DA4" w:rsidRPr="00804ADD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+, L-</w:t>
            </w:r>
          </w:p>
        </w:tc>
      </w:tr>
      <w:tr w:rsidR="004D4BE2" w:rsidRPr="00750BDF" w14:paraId="3704EE88" w14:textId="77777777" w:rsidTr="009B58A8">
        <w:trPr>
          <w:trHeight w:val="962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EF65443" w14:textId="77777777" w:rsidR="004D4BE2" w:rsidRPr="000D43C4" w:rsidRDefault="00750BDF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c2e3e15f-d832-4533-a8dd-1c2a380f4698"/>
                <w:id w:val="713999995"/>
                <w:placeholder>
                  <w:docPart w:val="347FECDF2FB944E9817CD13A26533AEF"/>
                </w:placeholder>
              </w:sdtPr>
              <w:sdtEndPr/>
              <w:sdtContent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Haller et al. 1999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}</w:instrText>
                </w:r>
                <w:r w:rsidR="004D4BE2" w:rsidRPr="00750BDF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44)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0B74B2" w14:textId="75AC9BFA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C57BL/6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J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/-</w:t>
            </w:r>
            <w:r w:rsidR="000D43C4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t comparable ages (62-364 days)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18888C8" w14:textId="568C4E94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emale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were heavier than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emale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(p&lt;0.05); male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ere not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 xml:space="preserve">heavier than male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g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DF462BC" w14:textId="7C32B86C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7C865C" w14:textId="25B4956F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3B5CE1" w14:textId="07BA8217" w:rsidR="004D4BE2" w:rsidRPr="000D43C4" w:rsidRDefault="004D4BE2" w:rsidP="00C3165F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asting blood glucose was higher in female </w:t>
            </w:r>
            <w:proofErr w:type="spellStart"/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</w:t>
            </w:r>
            <w:proofErr w:type="gramStart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than</w:t>
            </w:r>
            <w:proofErr w:type="gram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female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(p&lt;0.05); it was not different between male </w:t>
            </w:r>
            <w:proofErr w:type="spellStart"/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nd male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gt;0,05)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F66D4F7" w14:textId="77777777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+, M+</w:t>
            </w:r>
          </w:p>
        </w:tc>
      </w:tr>
      <w:tr w:rsidR="004D4BE2" w:rsidRPr="00750BDF" w14:paraId="36F91C45" w14:textId="77777777" w:rsidTr="009B58A8">
        <w:trPr>
          <w:trHeight w:val="724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33FB956" w14:textId="191D56C5" w:rsidR="004D4BE2" w:rsidRPr="000D43C4" w:rsidRDefault="00750BDF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5db6d2cc-d577-45b6-8349-ecbd74d2161a"/>
                <w:id w:val="-1971040493"/>
                <w:placeholder>
                  <w:docPart w:val="A066F604E778499D80B613346C36F872"/>
                </w:placeholder>
              </w:sdtPr>
              <w:sdtEndPr/>
              <w:sdtContent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Tran et al. 2003</w:t>
                </w:r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50)</w:t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EB60197" w14:textId="07030930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emales;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/-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chow diet)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767E688" w14:textId="2DD9B675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lightly higher body weight at 8 weeks of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</w:t>
            </w:r>
            <w:proofErr w:type="gramStart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</w:t>
            </w:r>
            <w:proofErr w:type="gram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nimals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803BFBB" w14:textId="27E8AC77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2DF37FC" w14:textId="30578A46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8738A3A" w14:textId="7EC3FCC6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365DFB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s in insulin, </w:t>
            </w:r>
            <w:proofErr w:type="gramStart"/>
            <w:r w:rsidRPr="00365DFB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glucose,  and</w:t>
            </w:r>
            <w:proofErr w:type="gramEnd"/>
            <w:r w:rsidRPr="00365DFB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cholesterol between </w:t>
            </w:r>
            <w:r w:rsidRPr="00365DFB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TG levels higher in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38A9814" w14:textId="7C151D59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+</w:t>
            </w:r>
            <w:r w:rsidR="00D92090"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+</w:t>
            </w:r>
          </w:p>
        </w:tc>
      </w:tr>
      <w:tr w:rsidR="004D4BE2" w:rsidRPr="00750BDF" w14:paraId="0C920E5C" w14:textId="77777777" w:rsidTr="009B58A8">
        <w:trPr>
          <w:trHeight w:val="756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BE5737" w14:textId="3FC524CD" w:rsidR="004D4BE2" w:rsidRPr="000D43C4" w:rsidRDefault="00750BDF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3cfc7230-eba2-4db3-a3c2-e2141068738c"/>
                <w:id w:val="-18393170"/>
                <w:placeholder>
                  <w:docPart w:val="ABCE5EFB25A7408D8044CB22FAD19FAA"/>
                </w:placeholder>
              </w:sdtPr>
              <w:sdtEndPr/>
              <w:sdtContent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Swartz-Basile et al. 2006</w:t>
                </w:r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49)</w:t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248BC8" w14:textId="4FB1D6E4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ea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emales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/-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; 12 weeks age (chow or lithogenic diet)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7135757" w14:textId="2A2F3B6B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</w:t>
            </w:r>
            <w:proofErr w:type="gramStart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ad</w:t>
            </w:r>
            <w:proofErr w:type="gram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slightly higher body weight compared to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n both diets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C0A7CB9" w14:textId="0BA81799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95F900F" w14:textId="0D13542A" w:rsidR="004D4BE2" w:rsidRPr="00223066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eptin levels lower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</w:t>
            </w:r>
            <w:proofErr w:type="gramStart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</w:t>
            </w:r>
            <w:proofErr w:type="gram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n both diets (p&lt;0.05)</w:t>
            </w:r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267AE5" w14:textId="081962CE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ithogenic diet increased serum cholesterol, biliary cholesterol </w:t>
            </w:r>
            <w:proofErr w:type="gram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rystals,  HDL</w:t>
            </w:r>
            <w:proofErr w:type="gramEnd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serum glucose levels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ad similar number of hepatic fat vacuoles as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 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9458F2A" w14:textId="77777777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+, L+, M+</w:t>
            </w:r>
          </w:p>
        </w:tc>
      </w:tr>
      <w:tr w:rsidR="004D4BE2" w:rsidRPr="00750BDF" w14:paraId="22C5526E" w14:textId="77777777" w:rsidTr="009B58A8">
        <w:trPr>
          <w:trHeight w:val="1177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3D9991" w14:textId="50F03886" w:rsidR="004D4BE2" w:rsidRPr="000D43C4" w:rsidRDefault="00750BDF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f20543c0-2938-453c-ad8e-98d88ae86aab"/>
                <w:id w:val="1975716218"/>
                <w:placeholder>
                  <w:docPart w:val="ABCE5EFB25A7408D8044CB22FAD19FAA"/>
                </w:placeholder>
              </w:sdtPr>
              <w:sdtEndPr/>
              <w:sdtContent>
                <w:proofErr w:type="spellStart"/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Begriche</w:t>
                </w:r>
                <w:proofErr w:type="spellEnd"/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2008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}</w:instrText>
                </w:r>
                <w:r w:rsidR="004D4BE2" w:rsidRPr="00750BDF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40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3927B8" w14:textId="1C091431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male C57BL/6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J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nd C57BL6-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5-weeks old under SCD 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or</w:t>
            </w:r>
            <w:r w:rsidR="000D43C4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FD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B581BB" w14:textId="499331F0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creased initial body weight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3EAC24" w14:textId="27EDCEE2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itial body fat mass significantly increased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compared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o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05EA650" w14:textId="458888AC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itial plasma leptin levels similar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relative leptin level (expressed per gram of fat mass) was lower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compared to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1F1E9C" w14:textId="345B6E45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under SCD: slight glucose intolerance, increased plasma levels of ALT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HFD: triglycerides, total cholesterol and GLP-1 significantly increased in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66E60E73" w14:textId="77777777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+, L+, M+</w:t>
            </w:r>
          </w:p>
        </w:tc>
      </w:tr>
      <w:tr w:rsidR="004D4BE2" w:rsidRPr="00750BDF" w14:paraId="4E012CCE" w14:textId="77777777" w:rsidTr="009B58A8">
        <w:trPr>
          <w:trHeight w:val="734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F81B15" w14:textId="32A22735" w:rsidR="004D4BE2" w:rsidRPr="000D43C4" w:rsidRDefault="004D4BE2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uang et al. 2008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d25c1fd4-3f3b-46f1-8997-7a81c7187c91"/>
                <w:id w:val="-451630248"/>
                <w:placeholder>
                  <w:docPart w:val="501604D3E0F543A19ACCF6EB772B3B7B"/>
                </w:placeholder>
              </w:sdtPr>
              <w:sdtEndPr/>
              <w:sdtContent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45)</w:t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733B54A" w14:textId="4BC3FE87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C57BL/6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J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B0060E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/-</w:t>
            </w:r>
            <w:r w:rsidR="000D43C4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t 2,3,4 and 7 week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BECEB9" w14:textId="134262DE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111EC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 in body weight between </w:t>
            </w:r>
            <w:r w:rsidRP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40D45FB" w14:textId="070E4FA3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C427F8F" w14:textId="43B9D8D0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E244E77" w14:textId="59AD6BBC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11E309F1" w14:textId="77777777" w:rsidR="004D4BE2" w:rsidRPr="00365DFB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365DFB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-</w:t>
            </w:r>
          </w:p>
        </w:tc>
      </w:tr>
      <w:tr w:rsidR="004D4BE2" w:rsidRPr="00750BDF" w14:paraId="054A0E9F" w14:textId="77777777" w:rsidTr="009B58A8">
        <w:trPr>
          <w:trHeight w:val="1545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20B4E7" w14:textId="74D79E2F" w:rsidR="004D4BE2" w:rsidRPr="000D43C4" w:rsidRDefault="00750BDF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2ccdfe54-791d-410b-a84c-92afc6622720"/>
                <w:id w:val="-846394714"/>
                <w:placeholder>
                  <w:docPart w:val="501604D3E0F543A19ACCF6EB772B3B7B"/>
                </w:placeholder>
              </w:sdtPr>
              <w:sdtEndPr/>
              <w:sdtContent>
                <w:proofErr w:type="spellStart"/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Trevaskis</w:t>
                </w:r>
                <w:proofErr w:type="spellEnd"/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2008</w:t>
                </w:r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51)</w:t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7C8C221" w14:textId="22F90D8F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: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. </w:t>
            </w:r>
            <w:proofErr w:type="spell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Dbl</w:t>
            </w:r>
            <w:proofErr w:type="spell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Het vs Mc4rHet; group (1) LFD from weaning until 28 weeks of age; group (2) HFD 17-28 week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CC5F61" w14:textId="4B6A79BF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ody weight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was not significantly different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om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n both diets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73DB97" w14:textId="4ECD8288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ad greater</w:t>
            </w:r>
          </w:p>
          <w:p w14:paraId="19BBF10C" w14:textId="7B5102C8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M compared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with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| only for females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1B0DE2" w14:textId="782D4C4A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: disproportionately low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er serum leptin as a function of percent FM vs leptin </w:t>
            </w:r>
            <w:proofErr w:type="gram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</w:t>
            </w:r>
            <w:r w:rsidR="00C3165F"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F07D9A" w14:textId="52005BF6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F</w:t>
            </w:r>
            <w:r w:rsidRPr="00A545F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sting insulin levels in </w:t>
            </w:r>
            <w:r w:rsidRPr="00A545F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were not significantly different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rom </w:t>
            </w:r>
            <w:r w:rsidR="00223066" w:rsidRPr="003E5850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223066" w:rsidRPr="003E5850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223066" w:rsidRPr="003E5850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under LFD, fasting insulin levels were significantl</w:t>
            </w:r>
            <w:r w:rsidR="00D92090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y different from </w:t>
            </w:r>
            <w:r w:rsidR="00223066" w:rsidRPr="003E5850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wt/wt</w:t>
            </w:r>
            <w:r w:rsidR="00223066" w:rsidRPr="003E5850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D92090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under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FD </w:t>
            </w:r>
            <w:r w:rsidR="00D92090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only in male mice</w:t>
            </w:r>
            <w:r w:rsidR="00D92090"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570F695E" w14:textId="158829CF" w:rsidR="004D4BE2" w:rsidRPr="00804ADD" w:rsidRDefault="004D4BE2" w:rsidP="00D92090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="00D92090"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, L+, M+</w:t>
            </w:r>
          </w:p>
        </w:tc>
      </w:tr>
      <w:tr w:rsidR="004D4BE2" w:rsidRPr="00750BDF" w14:paraId="1B7422BA" w14:textId="77777777" w:rsidTr="009B58A8">
        <w:trPr>
          <w:trHeight w:val="798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1FAA94" w14:textId="72D4DC02" w:rsidR="004D4BE2" w:rsidRPr="000D43C4" w:rsidRDefault="004D4BE2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hebel</w:t>
            </w:r>
            <w:proofErr w:type="spellEnd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et al. 2008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ac7d22ec-43e0-4ff8-aae6-cedc8f711c36"/>
                <w:id w:val="-1984305745"/>
                <w:placeholder>
                  <w:docPart w:val="221FFCFCB2944DC180942F709C8980E6"/>
                </w:placeholder>
              </w:sdtPr>
              <w:sdtEndPr/>
              <w:sdtContent>
                <w:r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}</w:instrText>
                </w:r>
                <w:r w:rsidRPr="00750BDF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53)</w:t>
                </w:r>
                <w:r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ADFA7D0" w14:textId="75995E0F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111EC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cow; SNP in the R4C locus in exon 2 of the leptin gene: </w:t>
            </w:r>
            <w:r w:rsidR="00C3165F" w:rsidRP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/wt</w:t>
            </w:r>
            <w:r w:rsidRPr="00111EC2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111EC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/-</w:t>
            </w:r>
            <w:r w:rsidR="000D43C4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examination of differences in milk composition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135AB4E" w14:textId="6AA63559" w:rsidR="004D4BE2" w:rsidRPr="00365DFB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lightly lower body weight in heterozygous</w:t>
            </w:r>
            <w:r w:rsidRPr="00365DFB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cows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2F9B9E2" w14:textId="480E1283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15CF82F" w14:textId="71A6040B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A9D7D4" w14:textId="691FFB8E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3CC98EB2" w14:textId="77777777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-</w:t>
            </w:r>
          </w:p>
        </w:tc>
      </w:tr>
      <w:tr w:rsidR="004D4BE2" w:rsidRPr="00750BDF" w14:paraId="18150AC7" w14:textId="77777777" w:rsidTr="009B58A8">
        <w:trPr>
          <w:trHeight w:val="798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164E7CD" w14:textId="17BA4FDA" w:rsidR="004D4BE2" w:rsidRPr="000D43C4" w:rsidRDefault="00750BDF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33b79a44-94b1-4f69-b914-6bf3ff1609d6"/>
                <w:id w:val="1278612303"/>
                <w:placeholder>
                  <w:docPart w:val="CEF9A6131408425186AE4EBF3480A283"/>
                </w:placeholder>
              </w:sdtPr>
              <w:sdtEndPr/>
              <w:sdtContent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Philbrick et al. 2015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}</w:instrText>
                </w:r>
                <w:r w:rsidR="004D4BE2" w:rsidRPr="00750BDF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47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1D8016" w14:textId="11477C7C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female C57BL/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6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/-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t 7 week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1C792F3" w14:textId="21A4BE70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ice had greater body weight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05D4EA4" w14:textId="61C1C66C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had greater abdominal WAT weight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69EC5AB" w14:textId="2845FB93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22306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wer leptin levels in </w:t>
            </w:r>
            <w:r w:rsidRP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223066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ice than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="00C3165F"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411EDAA" w14:textId="407976DC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2ED7639B" w14:textId="77777777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+, L+</w:t>
            </w:r>
          </w:p>
        </w:tc>
      </w:tr>
      <w:tr w:rsidR="004D4BE2" w:rsidRPr="00750BDF" w14:paraId="55145A55" w14:textId="77777777" w:rsidTr="009B58A8">
        <w:trPr>
          <w:trHeight w:val="489"/>
        </w:trPr>
        <w:tc>
          <w:tcPr>
            <w:tcW w:w="88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A4B231F" w14:textId="1FD11065" w:rsidR="004D4BE2" w:rsidRPr="000D43C4" w:rsidRDefault="00750BDF" w:rsidP="00247966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97e84a31-a6d3-4e4e-a87f-344da4fae51a"/>
                <w:id w:val="1292943798"/>
                <w:placeholder>
                  <w:docPart w:val="B6A5D050ADCD4C68B8F72EA70BE4EF32"/>
                </w:placeholder>
              </w:sdtPr>
              <w:sdtEndPr/>
              <w:sdtContent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Lee et al. 2018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}</w:instrText>
                </w:r>
                <w:r w:rsidR="004D4BE2" w:rsidRPr="00750BDF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24796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46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4D4BE2" w:rsidRPr="000D43C4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8F4A42" w14:textId="1D38FE57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TBR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/-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ice at 6,10, 15 and 20 week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209255" w14:textId="4FBF6BA4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milar weight in </w:t>
            </w:r>
            <w:r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9A7DE1" w14:textId="04166D03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CDBE0A6" w14:textId="1F7CE52D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96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A463E2F" w14:textId="4B52A95A" w:rsidR="004D4BE2" w:rsidRPr="000D43C4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milar blood glucose levels in </w:t>
            </w:r>
            <w:r w:rsidRP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</w:t>
            </w:r>
            <w:r w:rsidR="00804ADD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</w:t>
            </w:r>
            <w:r w:rsidR="000D43C4"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-</w:t>
            </w:r>
            <w:r w:rsidRPr="00750BDF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0D43C4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 xml:space="preserve"> wt</w:t>
            </w:r>
            <w:proofErr w:type="gramEnd"/>
            <w:r w:rsidR="00C3165F" w:rsidRPr="000D43C4"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/wt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03CC70E9" w14:textId="77777777" w:rsidR="004D4BE2" w:rsidRPr="00804ADD" w:rsidRDefault="004D4BE2" w:rsidP="004D4BE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-, M-</w:t>
            </w:r>
          </w:p>
        </w:tc>
      </w:tr>
    </w:tbl>
    <w:p w14:paraId="08DA57DB" w14:textId="4576F085" w:rsidR="00E76DA4" w:rsidRPr="00CB092E" w:rsidRDefault="00E76DA4" w:rsidP="00E76DA4">
      <w:pPr>
        <w:jc w:val="both"/>
        <w:rPr>
          <w:rFonts w:ascii="Times New Roman" w:hAnsi="Times New Roman" w:cs="Times New Roman"/>
          <w:sz w:val="16"/>
          <w:szCs w:val="16"/>
          <w:lang w:val="en-US"/>
        </w:rPr>
        <w:sectPr w:rsidR="00E76DA4" w:rsidRPr="00CB092E" w:rsidSect="009B58A8">
          <w:pgSz w:w="16838" w:h="11906" w:orient="landscape"/>
          <w:pgMar w:top="1417" w:right="1417" w:bottom="1417" w:left="1134" w:header="708" w:footer="708" w:gutter="0"/>
          <w:lnNumType w:countBy="1" w:restart="continuous"/>
          <w:cols w:space="708"/>
          <w:docGrid w:linePitch="360"/>
        </w:sectPr>
      </w:pPr>
      <w:r w:rsidRPr="00750BDF">
        <w:rPr>
          <w:rFonts w:ascii="Times New Roman" w:hAnsi="Times New Roman" w:cs="Times New Roman"/>
          <w:sz w:val="12"/>
          <w:szCs w:val="16"/>
          <w:lang w:val="en-US"/>
        </w:rPr>
        <w:t xml:space="preserve">Abbreviations: ALT: alanine aminotransferase; FA: fatty acids; FM: fat mass; HFD: high fat diet; LFD: low fat diet; </w:t>
      </w:r>
      <w:proofErr w:type="spellStart"/>
      <w:r w:rsidR="004D4BE2" w:rsidRPr="00750BDF">
        <w:rPr>
          <w:rFonts w:ascii="Times New Roman" w:hAnsi="Times New Roman" w:cs="Times New Roman"/>
          <w:sz w:val="12"/>
          <w:szCs w:val="16"/>
          <w:lang w:val="en-US"/>
        </w:rPr>
        <w:t>n.a.</w:t>
      </w:r>
      <w:proofErr w:type="spellEnd"/>
      <w:r w:rsidR="004D4BE2" w:rsidRPr="00750BDF">
        <w:rPr>
          <w:rFonts w:ascii="Times New Roman" w:hAnsi="Times New Roman" w:cs="Times New Roman"/>
          <w:sz w:val="12"/>
          <w:szCs w:val="16"/>
          <w:lang w:val="en-US"/>
        </w:rPr>
        <w:t xml:space="preserve">: not available; </w:t>
      </w:r>
      <w:r w:rsidRPr="00750BDF">
        <w:rPr>
          <w:rFonts w:ascii="Times New Roman" w:hAnsi="Times New Roman" w:cs="Times New Roman"/>
          <w:sz w:val="12"/>
          <w:szCs w:val="16"/>
          <w:lang w:val="en-US"/>
        </w:rPr>
        <w:t xml:space="preserve">SCD: standard </w:t>
      </w:r>
      <w:proofErr w:type="spellStart"/>
      <w:r w:rsidRPr="00750BDF">
        <w:rPr>
          <w:rFonts w:ascii="Times New Roman" w:hAnsi="Times New Roman" w:cs="Times New Roman"/>
          <w:sz w:val="12"/>
          <w:szCs w:val="16"/>
          <w:lang w:val="en-US"/>
        </w:rPr>
        <w:t>calory</w:t>
      </w:r>
      <w:proofErr w:type="spellEnd"/>
      <w:r w:rsidRPr="00750BDF">
        <w:rPr>
          <w:rFonts w:ascii="Times New Roman" w:hAnsi="Times New Roman" w:cs="Times New Roman"/>
          <w:sz w:val="12"/>
          <w:szCs w:val="16"/>
          <w:lang w:val="en-US"/>
        </w:rPr>
        <w:t xml:space="preserve"> diet; SNP: single nucleotide </w:t>
      </w:r>
      <w:proofErr w:type="spellStart"/>
      <w:r w:rsidRPr="00750BDF">
        <w:rPr>
          <w:rFonts w:ascii="Times New Roman" w:hAnsi="Times New Roman" w:cs="Times New Roman"/>
          <w:sz w:val="12"/>
          <w:szCs w:val="16"/>
          <w:lang w:val="en-US"/>
        </w:rPr>
        <w:t>polymorphismus</w:t>
      </w:r>
      <w:proofErr w:type="spellEnd"/>
      <w:r w:rsidRPr="00750BDF">
        <w:rPr>
          <w:rFonts w:ascii="Times New Roman" w:hAnsi="Times New Roman" w:cs="Times New Roman"/>
          <w:sz w:val="12"/>
          <w:szCs w:val="16"/>
          <w:lang w:val="en-US"/>
        </w:rPr>
        <w:t xml:space="preserve">; TG: triglycerides; WAT: white adipose tissue, /: not available. Differences </w:t>
      </w:r>
      <w:r w:rsidRPr="00750BDF">
        <w:rPr>
          <w:rFonts w:ascii="Times New Roman" w:hAnsi="Times New Roman" w:cs="Times New Roman"/>
          <w:bCs/>
          <w:i/>
          <w:color w:val="000000"/>
          <w:sz w:val="12"/>
          <w:szCs w:val="16"/>
          <w:lang w:val="en-US"/>
        </w:rPr>
        <w:t>Lep</w:t>
      </w:r>
      <w:r w:rsidR="00365DFB" w:rsidRPr="00750BDF">
        <w:rPr>
          <w:rFonts w:ascii="Times New Roman" w:hAnsi="Times New Roman" w:cs="Times New Roman"/>
          <w:bCs/>
          <w:i/>
          <w:color w:val="000000"/>
          <w:sz w:val="12"/>
          <w:szCs w:val="16"/>
          <w:lang w:val="en-US"/>
        </w:rPr>
        <w:t xml:space="preserve"> wt/-</w:t>
      </w:r>
      <w:r w:rsidRPr="00750BDF">
        <w:rPr>
          <w:rFonts w:ascii="Times New Roman" w:hAnsi="Times New Roman" w:cs="Times New Roman"/>
          <w:bCs/>
          <w:color w:val="000000"/>
          <w:sz w:val="12"/>
          <w:szCs w:val="16"/>
          <w:lang w:val="en-US"/>
        </w:rPr>
        <w:t xml:space="preserve"> vs </w:t>
      </w:r>
      <w:r w:rsidR="00365DFB" w:rsidRPr="00750BDF">
        <w:rPr>
          <w:rFonts w:ascii="Times New Roman" w:hAnsi="Times New Roman" w:cs="Times New Roman"/>
          <w:sz w:val="12"/>
          <w:szCs w:val="16"/>
          <w:lang w:val="en-US"/>
        </w:rPr>
        <w:t>wt/wt</w:t>
      </w:r>
      <w:r w:rsidRPr="00750BDF">
        <w:rPr>
          <w:rFonts w:ascii="Times New Roman" w:hAnsi="Times New Roman" w:cs="Times New Roman"/>
          <w:sz w:val="12"/>
          <w:szCs w:val="16"/>
          <w:lang w:val="en-US"/>
        </w:rPr>
        <w:t>: weight status and body fat, L: leptin levels, M: metabolic abnormalities. -: no differences observed; +: differences observed.</w:t>
      </w:r>
    </w:p>
    <w:p w14:paraId="3B693264" w14:textId="724030E3" w:rsidR="00E76DA4" w:rsidRPr="00804ADD" w:rsidRDefault="00E76DA4" w:rsidP="00E76DA4">
      <w:pPr>
        <w:jc w:val="both"/>
        <w:rPr>
          <w:rFonts w:ascii="Times New Roman" w:hAnsi="Times New Roman" w:cs="Times New Roman"/>
          <w:lang w:val="en-US"/>
        </w:rPr>
      </w:pPr>
      <w:r w:rsidRPr="008C4296"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lastRenderedPageBreak/>
        <w:t xml:space="preserve">Table </w:t>
      </w:r>
      <w:r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>S</w:t>
      </w:r>
      <w:r w:rsidRPr="008C4296">
        <w:rPr>
          <w:rFonts w:ascii="Times New Roman" w:eastAsia="Times New Roman" w:hAnsi="Times New Roman" w:cs="Times New Roman"/>
          <w:b/>
          <w:sz w:val="20"/>
          <w:szCs w:val="20"/>
          <w:lang w:val="en-US"/>
        </w:rPr>
        <w:t>1B</w:t>
      </w:r>
      <w:r w:rsidRPr="008C4296">
        <w:rPr>
          <w:rFonts w:ascii="Times New Roman" w:eastAsia="Times New Roman" w:hAnsi="Times New Roman" w:cs="Times New Roman"/>
          <w:sz w:val="20"/>
          <w:szCs w:val="20"/>
          <w:lang w:val="en-US"/>
        </w:rPr>
        <w:t>.</w:t>
      </w:r>
      <w:r w:rsidRPr="008C4296">
        <w:rPr>
          <w:rFonts w:eastAsia="Times New Roman" w:cs="Times New Roman"/>
          <w:sz w:val="20"/>
          <w:szCs w:val="20"/>
          <w:lang w:val="en-US"/>
        </w:rPr>
        <w:t xml:space="preserve"> </w:t>
      </w:r>
      <w:r w:rsidR="00804ADD" w:rsidRPr="00804ADD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Phenotype (weight status, body fat, leptin levels and metabolic parameters) of mono-allelic likely pathogenic variants of the leptin </w:t>
      </w:r>
      <w:r w:rsidR="00804ADD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receptor </w:t>
      </w:r>
      <w:r w:rsidR="00804ADD" w:rsidRPr="00804ADD">
        <w:rPr>
          <w:rFonts w:ascii="Times New Roman" w:eastAsia="Times New Roman" w:hAnsi="Times New Roman" w:cs="Times New Roman"/>
          <w:sz w:val="20"/>
          <w:szCs w:val="20"/>
          <w:lang w:val="en-US"/>
        </w:rPr>
        <w:t>gene (</w:t>
      </w:r>
      <w:proofErr w:type="spellStart"/>
      <w:r w:rsidR="00804ADD" w:rsidRPr="00750BDF">
        <w:rPr>
          <w:rFonts w:ascii="Times New Roman" w:eastAsia="Times New Roman" w:hAnsi="Times New Roman" w:cs="Times New Roman"/>
          <w:i/>
          <w:sz w:val="20"/>
          <w:szCs w:val="20"/>
          <w:lang w:val="en-US"/>
        </w:rPr>
        <w:t>Lepr</w:t>
      </w:r>
      <w:proofErr w:type="spellEnd"/>
      <w:r w:rsidR="00804ADD" w:rsidRPr="00750BDF">
        <w:rPr>
          <w:rFonts w:ascii="Times New Roman" w:eastAsia="Times New Roman" w:hAnsi="Times New Roman" w:cs="Times New Roman"/>
          <w:i/>
          <w:sz w:val="20"/>
          <w:szCs w:val="20"/>
          <w:lang w:val="en-US"/>
        </w:rPr>
        <w:t xml:space="preserve"> wt/-</w:t>
      </w:r>
      <w:r w:rsidR="00804ADD" w:rsidRPr="00804ADD">
        <w:rPr>
          <w:rFonts w:ascii="Times New Roman" w:eastAsia="Times New Roman" w:hAnsi="Times New Roman" w:cs="Times New Roman"/>
          <w:sz w:val="20"/>
          <w:szCs w:val="20"/>
          <w:lang w:val="en-US"/>
        </w:rPr>
        <w:t>) in comparison to wildtype homozygosity (</w:t>
      </w:r>
      <w:proofErr w:type="spellStart"/>
      <w:r w:rsidR="00804ADD" w:rsidRPr="00750BDF">
        <w:rPr>
          <w:rFonts w:ascii="Times New Roman" w:eastAsia="Times New Roman" w:hAnsi="Times New Roman" w:cs="Times New Roman"/>
          <w:i/>
          <w:sz w:val="20"/>
          <w:szCs w:val="20"/>
          <w:lang w:val="en-US"/>
        </w:rPr>
        <w:t>Lepr</w:t>
      </w:r>
      <w:proofErr w:type="spellEnd"/>
      <w:r w:rsidR="00804ADD" w:rsidRPr="00750BDF">
        <w:rPr>
          <w:rFonts w:ascii="Times New Roman" w:eastAsia="Times New Roman" w:hAnsi="Times New Roman" w:cs="Times New Roman"/>
          <w:i/>
          <w:sz w:val="20"/>
          <w:szCs w:val="20"/>
          <w:lang w:val="en-US"/>
        </w:rPr>
        <w:t xml:space="preserve"> wt/wt</w:t>
      </w:r>
      <w:r w:rsidR="00804ADD" w:rsidRPr="00804ADD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) phenotype in animal models.  </w:t>
      </w:r>
    </w:p>
    <w:tbl>
      <w:tblPr>
        <w:tblW w:w="0" w:type="auto"/>
        <w:tblInd w:w="-38" w:type="dxa"/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739"/>
        <w:gridCol w:w="2126"/>
        <w:gridCol w:w="1418"/>
        <w:gridCol w:w="1984"/>
        <w:gridCol w:w="1843"/>
        <w:gridCol w:w="3827"/>
        <w:gridCol w:w="1276"/>
      </w:tblGrid>
      <w:tr w:rsidR="00E76DA4" w:rsidRPr="00750BDF" w14:paraId="09386EA2" w14:textId="77777777" w:rsidTr="009B58A8">
        <w:trPr>
          <w:trHeight w:val="458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DBF0B42" w14:textId="77777777" w:rsidR="00E76DA4" w:rsidRPr="008C4296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Author, year</w:t>
            </w:r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1FB027" w14:textId="77777777" w:rsidR="00E76DA4" w:rsidRPr="008C4296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animal model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B5A575" w14:textId="77777777" w:rsidR="00E76DA4" w:rsidRPr="008C4296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Weight status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993274" w14:textId="77777777" w:rsidR="00E76DA4" w:rsidRPr="008C4296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Fat mass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A31416A" w14:textId="77777777" w:rsidR="00E76DA4" w:rsidRPr="008C4296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Circulating leptin concentrations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EA75EF7" w14:textId="77777777" w:rsidR="00E76DA4" w:rsidRPr="008C4296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Metabolic abnormalities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75F3134D" w14:textId="41DB3519" w:rsidR="00E76DA4" w:rsidRPr="008C4296" w:rsidRDefault="00E76DA4" w:rsidP="009B58A8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 xml:space="preserve">Differences </w:t>
            </w:r>
            <w:proofErr w:type="spellStart"/>
            <w:r w:rsidR="00804ADD">
              <w:rPr>
                <w:rFonts w:ascii="Times New Roman" w:hAnsi="Times New Roman" w:cs="Times New Roman"/>
                <w:b/>
                <w:bCs/>
                <w:i/>
                <w:color w:val="000000"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hAnsi="Times New Roman" w:cs="Times New Roman"/>
                <w:b/>
                <w:bCs/>
                <w:i/>
                <w:color w:val="000000"/>
                <w:sz w:val="16"/>
                <w:szCs w:val="16"/>
                <w:lang w:val="en-US"/>
              </w:rPr>
              <w:t xml:space="preserve"> wt/-</w:t>
            </w:r>
            <w:r w:rsidRPr="003A25BA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 xml:space="preserve"> vs </w:t>
            </w:r>
            <w:r w:rsidR="00804ADD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wt/wt</w:t>
            </w:r>
            <w:r w:rsidRPr="003A25BA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: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lang w:val="en-US"/>
              </w:rPr>
              <w:t>Weight status (W), Leptin (L), Metabolic (M)</w:t>
            </w:r>
          </w:p>
        </w:tc>
      </w:tr>
      <w:tr w:rsidR="00B73391" w:rsidRPr="00750BDF" w14:paraId="2C99A323" w14:textId="77777777" w:rsidTr="009B58A8">
        <w:trPr>
          <w:trHeight w:val="840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4F8E17E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CA6D78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oleman 1979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</w:rPr>
                <w:alias w:val="Don't edit this field"/>
                <w:tag w:val="CitaviPlaceholder#dfee96f8-1082-42d2-a8f1-08686857f80f"/>
                <w:id w:val="1040789796"/>
                <w:placeholder>
                  <w:docPart w:val="011962D81DBC4C6A804A4263BE73ECEC"/>
                </w:placeholder>
              </w:sdtPr>
              <w:sdtEndPr/>
              <w:sdtContent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}</w:instrTex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42)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AEF71CB" w14:textId="54ABD0D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C57BL/6J and C57BLK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/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J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7-9 month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EED5C79" w14:textId="522E74C6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s betwee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starting body weight 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301852A" w14:textId="16F4A7E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1C5E9C2A" w14:textId="49DDC7AB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499AD21" w14:textId="3EDA9F9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differences betwee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plasma insulin, blood sugar or liver glycogen concentration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693BBD5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-</w:t>
            </w:r>
          </w:p>
        </w:tc>
      </w:tr>
      <w:tr w:rsidR="00B73391" w:rsidRPr="00750BDF" w14:paraId="28D277A1" w14:textId="77777777" w:rsidTr="009B58A8">
        <w:trPr>
          <w:trHeight w:val="1094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D143781" w14:textId="64294C0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York et al. 1984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41769479-66d7-42b4-8bc0-66ddb778f081"/>
                <w:id w:val="-554155378"/>
                <w:placeholder>
                  <w:docPart w:val="7BCA629F23E9428FA48B183F9C5E15E2"/>
                </w:placeholder>
              </w:sdtPr>
              <w:sdtEndPr/>
              <w:sdtContent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}</w:instrTex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7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A215C6" w14:textId="6206B36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Zucker rat;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8-10 week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42A1278" w14:textId="18C0A6EB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ere both lean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D132849" w14:textId="788A7488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showed similar wet weight of brown adipose tissue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2FD562E" w14:textId="3C39C42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BDFFE80" w14:textId="3EF89489" w:rsidR="00B73391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gnificant gene-dosage effect shown for free fatty acids, triiodothyronine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serum insulin levels simila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; </w:t>
            </w:r>
          </w:p>
          <w:p w14:paraId="2B333B89" w14:textId="77777777" w:rsidR="00B73391" w:rsidRPr="00347AC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gene-dosage effect for GDP binding to interscapular brown adipose tissue mitochondria and for oxygen consumption after a meal or norepinephrine injection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677FB1BC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+</w:t>
            </w:r>
          </w:p>
        </w:tc>
      </w:tr>
      <w:tr w:rsidR="00B73391" w:rsidRPr="00750BDF" w14:paraId="7BA126DE" w14:textId="77777777" w:rsidTr="009B58A8">
        <w:trPr>
          <w:trHeight w:val="856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D441868" w14:textId="61671E57" w:rsidR="00B73391" w:rsidRPr="00B35F0F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5805589a-97d5-45a7-999c-0af730892b77"/>
                <w:id w:val="-1440444886"/>
                <w:placeholder>
                  <w:docPart w:val="1DFF2317F60545A4940040317B0A93C0"/>
                </w:placeholder>
              </w:sdtPr>
              <w:sdtEndPr/>
              <w:sdtContent>
                <w:proofErr w:type="spellStart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Blonz</w:t>
                </w:r>
                <w:proofErr w:type="spellEnd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1985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6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8691B1C" w14:textId="743BD7BB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Zucker rat;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206EF5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206EF5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</w:t>
            </w:r>
            <w:proofErr w:type="gram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2 and 4 weeks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41C607" w14:textId="64B36E4C" w:rsidR="00B73391" w:rsidRPr="005002C0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gnificantly higher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carcass protein and fat-free weight significantly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D56F7F8" w14:textId="268C7E48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Carcass fat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Pr="006B5FC7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BF%</w:t>
            </w:r>
            <w:r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 significantly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igher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73E7D8" w14:textId="04FE267F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59221F6" w14:textId="74843D93" w:rsidR="00B73391" w:rsidRPr="009B58A8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lasma glucose and insulin not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gnificantly different from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higher insulin release by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ancreata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undergoing glucose perfusion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122DA1B4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-</w:t>
            </w:r>
          </w:p>
        </w:tc>
      </w:tr>
      <w:tr w:rsidR="00B73391" w:rsidRPr="00750BDF" w14:paraId="09F34459" w14:textId="77777777" w:rsidTr="009B58A8">
        <w:trPr>
          <w:trHeight w:val="855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05D007E" w14:textId="77777777" w:rsidR="00B73391" w:rsidRPr="00CA6D78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8cc67031-7391-4988-a009-4fa2c668d7bf"/>
                <w:id w:val="-1021619724"/>
                <w:placeholder>
                  <w:docPart w:val="CE69C0EF006F487C83538589868F8ECD"/>
                </w:placeholder>
              </w:sdtPr>
              <w:sdtEndPr/>
              <w:sdtContent>
                <w:r w:rsidR="00B73391" w:rsidRPr="00CA6D78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Truett et al. 1995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102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AE8C6B4" w14:textId="272C9BA9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rat; cross between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rl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ZUC) BR and BN/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rl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ats; BNZ progeny.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206EF5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206EF5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7 or 14 day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F1BB4A5" w14:textId="33CD1872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7-day old and 14-day ol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ats showed higher body weight tha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4EDDBD5" w14:textId="2F9EEE89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7-day-ol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showed higher weight of inguinal adipose pads tha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but not at 14 days of age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4175592" w14:textId="54F2CFC5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E3A77B0" w14:textId="5D933F79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140E76E1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</w:p>
        </w:tc>
      </w:tr>
      <w:tr w:rsidR="00B73391" w:rsidRPr="00750BDF" w14:paraId="69FBB686" w14:textId="77777777" w:rsidTr="009B58A8">
        <w:trPr>
          <w:trHeight w:val="854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491BD0F" w14:textId="7F31C300" w:rsidR="00B73391" w:rsidRPr="008C4296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66e56b1d-602a-4539-ab61-1fed99ef644b"/>
                <w:id w:val="548960696"/>
                <w:placeholder>
                  <w:docPart w:val="22C97E01C39C4488A68DAD1C163A2F6A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Phillips and Cleary 1994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4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60EC129" w14:textId="6CECC7D8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Zucker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rat;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206EF5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206EF5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17 day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15447F" w14:textId="531DDFB0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ats had lower body weight tha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DF186B0" w14:textId="527DFF7E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ats hat higher inguinal pad weight tha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ats had higher fat pad-to-body weight tha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C903E1" w14:textId="18B3CA2F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BA67E77" w14:textId="00A3F138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ats had lower serum glucose, higher cholesterol and triacylglycerol tha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</w:t>
            </w:r>
            <w:proofErr w:type="gram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</w:t>
            </w:r>
            <w:proofErr w:type="gramEnd"/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1D4E901F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+</w:t>
            </w:r>
          </w:p>
        </w:tc>
      </w:tr>
      <w:tr w:rsidR="00B73391" w:rsidRPr="00750BDF" w14:paraId="439588BC" w14:textId="77777777" w:rsidTr="009B58A8">
        <w:trPr>
          <w:trHeight w:val="825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8961488" w14:textId="2C69AEDD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Zhang et al. 1997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2fa69f18-84bd-47a8-bef6-e3a5cde668b3"/>
                <w:id w:val="27383008"/>
                <w:placeholder>
                  <w:docPart w:val="22C97E01C39C4488A68DAD1C163A2F6A"/>
                </w:placeholder>
              </w:sdtPr>
              <w:sdtEndPr/>
              <w:sdtContent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}</w:instrTex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8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09EAE27" w14:textId="140F19C2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rat; 13M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x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Brown Norway Hyb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rids.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10 day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28BD4AD" w14:textId="3C99981C" w:rsidR="00B73391" w:rsidRPr="005002C0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lightly higher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96AC7C3" w14:textId="3C2C12E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FM and BF % 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gnificantly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igher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5002C0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07E78A7" w14:textId="18E248C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 comparable fat mass leptin concentration was significantly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</w:t>
            </w:r>
            <w:proofErr w:type="gramStart"/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&lt;0.05)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EE77F53" w14:textId="0EA4CFAE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s in insulin concentrations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520C7947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+, M-</w:t>
            </w:r>
          </w:p>
        </w:tc>
      </w:tr>
      <w:tr w:rsidR="00B73391" w:rsidRPr="00750BDF" w14:paraId="19C0320A" w14:textId="77777777" w:rsidTr="009B58A8">
        <w:trPr>
          <w:trHeight w:val="1069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AB7C5F" w14:textId="63C00CF1" w:rsidR="00B73391" w:rsidRPr="008C4296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751673cf-0d50-4ed5-b440-fe5cdceeb774"/>
                <w:id w:val="739915975"/>
                <w:placeholder>
                  <w:docPart w:val="3839822F23A746A8998F7C30DF10FE49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Schwarzer et al. 1997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5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FCF2DD0" w14:textId="4BC5023A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rat;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13M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x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rown Norway </w:t>
            </w:r>
            <w:proofErr w:type="spell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yb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rids.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</w:t>
            </w:r>
            <w:proofErr w:type="spellEnd"/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7 and 16 day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A1D7494" w14:textId="65B48539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ere both lean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70E40E2" w14:textId="51E390CB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t both age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ad significantly more BF tha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8DC0641" w14:textId="444EEC9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E8B186" w14:textId="4AA5D98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s in plasma insulin, glucose, TG and FFA concentrations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isolated 2 h under cold-load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8EF2737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-</w:t>
            </w:r>
          </w:p>
        </w:tc>
      </w:tr>
      <w:tr w:rsidR="00B73391" w:rsidRPr="00750BDF" w14:paraId="7F16020E" w14:textId="77777777" w:rsidTr="009B58A8">
        <w:trPr>
          <w:trHeight w:val="1120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D4C60ED" w14:textId="5796FCD6" w:rsidR="00B73391" w:rsidRPr="008C4296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989a7cb2-e011-4cf0-b913-0348ce993853"/>
                <w:id w:val="-2031859341"/>
                <w:placeholder>
                  <w:docPart w:val="350602987C1647CF81BFC65A6934EA6E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Chung et al. 1998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41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62F663F" w14:textId="704850B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acrificed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between 39 and 120 days after 2-h fast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13726C5C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o statistically significant difference in BMI between genotypic classes of the same sex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7B3C76F" w14:textId="2F469EAD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47.3%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; BF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35.2%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6F6C823" w14:textId="32981D4E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ean levels twice as high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if adjusted for fat mass: leptin was 19.8%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468C640" w14:textId="5CD7577D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328A4F6E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+</w:t>
            </w:r>
          </w:p>
        </w:tc>
      </w:tr>
      <w:tr w:rsidR="00B73391" w:rsidRPr="00750BDF" w14:paraId="43EF7B8C" w14:textId="77777777" w:rsidTr="009B58A8">
        <w:trPr>
          <w:trHeight w:val="1116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59BDCA" w14:textId="10A90085" w:rsidR="00B73391" w:rsidRPr="008C4296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297b0a9d-bad7-41bd-9076-f68271b65af6"/>
                <w:id w:val="419302159"/>
                <w:placeholder>
                  <w:docPart w:val="8C8361438ECF48E7B165D22009A71B8C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Kowalski et al. 1998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70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D294AC" w14:textId="46ED9C55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Zucker rat;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vs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rats at postnatal day 5-18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9E5D5B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significant differences in body weight among genotypes was observed at any age tested 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7041DB" w14:textId="2B581F66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79B2136" w14:textId="2D2D6F4E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555E65E" w14:textId="3B3BB9AE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6B735E24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</w:p>
        </w:tc>
      </w:tr>
      <w:tr w:rsidR="00B73391" w:rsidRPr="00750BDF" w14:paraId="38194829" w14:textId="77777777" w:rsidTr="009B58A8">
        <w:trPr>
          <w:trHeight w:val="856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563760F" w14:textId="24935108" w:rsidR="00B73391" w:rsidRPr="008C4296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50fa1ec9-e72b-4a9c-aea9-45faa710501d"/>
                <w:id w:val="-102809007"/>
                <w:placeholder>
                  <w:docPart w:val="85D098B2AEF64304A529273DB17040DB"/>
                </w:placeholder>
              </w:sdtPr>
              <w:sdtEndPr/>
              <w:sdtContent>
                <w:proofErr w:type="spellStart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Kraeft</w:t>
                </w:r>
                <w:proofErr w:type="spellEnd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1999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1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3B5133C" w14:textId="513843FD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rat; offspring of Zucker rat and Brown Norway hybrid pups: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</w:t>
            </w:r>
            <w:r w:rsidRPr="005D0C22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1 week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4AFD351" w14:textId="12EAAACA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ightly lower body weight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-value not reported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84AA131" w14:textId="19F6FB39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L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wer fat mass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4216BBAD" w14:textId="01E61F4F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D2AC4BE" w14:textId="188BA3BD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6CCAB89D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</w:p>
        </w:tc>
      </w:tr>
      <w:tr w:rsidR="00B73391" w:rsidRPr="00750BDF" w14:paraId="18DB54FB" w14:textId="77777777" w:rsidTr="009B58A8">
        <w:trPr>
          <w:trHeight w:val="1613"/>
        </w:trPr>
        <w:tc>
          <w:tcPr>
            <w:tcW w:w="739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F220BD" w14:textId="33108529" w:rsidR="00B73391" w:rsidRPr="008C4296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401b3ec7-a921-44f7-9b41-02e07763d404"/>
                <w:id w:val="-107822617"/>
                <w:placeholder>
                  <w:docPart w:val="85D098B2AEF64304A529273DB17040DB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Cleary and Phillips 1999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7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DED651" w14:textId="7C59348B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Zucker rat;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female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10 weeks age</w:t>
            </w:r>
          </w:p>
        </w:tc>
        <w:tc>
          <w:tcPr>
            <w:tcW w:w="1418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2D0AB3C" w14:textId="1B8134FD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oth groups lean, but body weight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(p&lt;0.05)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inguinal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(p&lt;0.05)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retroperitoneal fat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(p&gt;0.05)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were heavi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A45CD0C" w14:textId="7343D420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Combined fat pad to body weight ratio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gt;0.05).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 xml:space="preserve">BF%: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um of three fat depots (inguinal, retroperitoneal, </w:t>
            </w:r>
            <w:proofErr w:type="spell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arametrial</w:t>
            </w:r>
            <w:proofErr w:type="spell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) made a greater portion of body weight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2D844AA" w14:textId="1F4C8E00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erum leptin significantly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CEF88A" w14:textId="73B6C1B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o differences in serum 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G, cholesterol, insulin or glucose concentrations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5821843F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+, M-</w:t>
            </w:r>
          </w:p>
        </w:tc>
      </w:tr>
      <w:tr w:rsidR="00B73391" w:rsidRPr="00750BDF" w14:paraId="13912B40" w14:textId="77777777" w:rsidTr="009B58A8">
        <w:trPr>
          <w:trHeight w:val="1537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157F0D5" w14:textId="45319EA2" w:rsidR="00B73391" w:rsidRPr="008C4296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1c5e7618-c895-4816-89ba-4c3e31307f53"/>
                <w:id w:val="-1047908948"/>
                <w:placeholder>
                  <w:docPart w:val="85D098B2AEF64304A529273DB17040DB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Yamashita et al. 2001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4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BEF871" w14:textId="2925FE72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ice; C57BLKsJ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pre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regnant and pregnant state, offspring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4DD174" w14:textId="6EDE3B3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s in body weight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 in total weight; at term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ad 33% greater weight gain tha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6693723" w14:textId="47480578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BF%: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term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ad 20% higher adipose tissue tha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D753E6A" w14:textId="5167628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eptin levels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 compared with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ice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&lt;0.05)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E8365B" w14:textId="47FF0296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F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asting glucose and insuli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simila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prepregnant state; fasting in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ulin increased to </w:t>
            </w:r>
            <w:proofErr w:type="gram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3 fold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o 2.2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87A36B2" w14:textId="7D760676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 w:rsidR="00B1504A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+, M-</w:t>
            </w:r>
          </w:p>
        </w:tc>
      </w:tr>
      <w:tr w:rsidR="00B73391" w:rsidRPr="00750BDF" w14:paraId="13A15B5C" w14:textId="77777777" w:rsidTr="009B58A8">
        <w:trPr>
          <w:trHeight w:val="977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34EEE5" w14:textId="1D130AD0" w:rsidR="00B73391" w:rsidRPr="008C4296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dee58db5-49e6-477b-88a7-e041d96699c2"/>
                <w:id w:val="-1935267440"/>
                <w:placeholder>
                  <w:docPart w:val="85D098B2AEF64304A529273DB17040DB"/>
                </w:placeholder>
              </w:sdtPr>
              <w:sdtEndPr/>
              <w:sdtContent>
                <w:proofErr w:type="spellStart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Heo</w:t>
                </w:r>
                <w:proofErr w:type="spellEnd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2002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8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0BDAD51" w14:textId="075A588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NZ rat;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,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fter 7-week high fat vs basal diet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7AEEC5E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AEBA39" w14:textId="1A056313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igher epidydimal fat pad weight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both diet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62B0203" w14:textId="32BF2E2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eptin levels i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homogenized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dipose tissue were significantly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under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basal die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F8F6BF" w14:textId="3DF6151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difference in insulin levels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basal diet;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riglyceride levels in liver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B72C0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 independent of </w:t>
            </w:r>
            <w:proofErr w:type="gramStart"/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diet</w:t>
            </w:r>
            <w:r w:rsidRPr="00B72C0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;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increased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dipocyte lipogenic enzyme activity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B72C0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0C1EC612" w14:textId="1A89CF02" w:rsidR="00B73391" w:rsidRPr="007967AE" w:rsidRDefault="00B73391" w:rsidP="00D92090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+, M</w:t>
            </w:r>
            <w:r w:rsidR="00D92090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</w:p>
        </w:tc>
      </w:tr>
      <w:tr w:rsidR="00B73391" w:rsidRPr="00750BDF" w14:paraId="5BEAAD38" w14:textId="77777777" w:rsidTr="009B58A8">
        <w:trPr>
          <w:trHeight w:val="1069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03AA274" w14:textId="77777777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c90af323-dab2-4124-a45d-1db6a71ec4d0"/>
                <w:id w:val="-66273395"/>
                <w:placeholder>
                  <w:docPart w:val="463223B5D7F049DF85216852F62555C0"/>
                </w:placeholder>
              </w:sdtPr>
              <w:sdtEndPr/>
              <w:sdtContent>
                <w:proofErr w:type="spellStart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Tamasi</w:t>
                </w:r>
                <w:proofErr w:type="spellEnd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2003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76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477014C" w14:textId="4F4AB198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Zucker rat;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t 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9 and 15 weeks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479B38C" w14:textId="15CCEDB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significant differences in body weight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any age tested 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BE9F41F" w14:textId="6712B4C4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947499D" w14:textId="1C1A6D82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DFEBB9" w14:textId="1C3E854F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significant difference in serum cholesterol, triglycerides and alkaline phosphatase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0F62C9F6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-</w:t>
            </w:r>
          </w:p>
        </w:tc>
      </w:tr>
      <w:tr w:rsidR="00B73391" w:rsidRPr="00750BDF" w14:paraId="1C515231" w14:textId="77777777" w:rsidTr="009B58A8">
        <w:trPr>
          <w:trHeight w:val="2112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0428CA" w14:textId="258CEE22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lastRenderedPageBreak/>
              <w:t>Yamashita et al. 2003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153bdc28-4c2d-49e1-8fa4-cc2015a834ab"/>
                <w:id w:val="1649869935"/>
                <w:placeholder>
                  <w:docPart w:val="EEA1479F0BD948DFB208DC5DEE0698EE"/>
                </w:placeholder>
              </w:sdtPr>
              <w:sdtEndPr/>
              <w:sdtContent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}</w:instrTex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5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9DB95B" w14:textId="601EF0A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ouse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; C57BLK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/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J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  <w:lang w:val="en-US"/>
              </w:rPr>
              <w:t xml:space="preserve">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prepregnant and pregnant state, offspring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DCA816" w14:textId="7155AA8A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repregnan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eight was slightly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 fed ad lib; maternal weight gain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 fed ad lib greater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fed ad lib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offspring of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similar in weigh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29072C" w14:textId="028797B0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gnificantly greater body fat percentage in female offspring of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other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904D8C9" w14:textId="62FAB38D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9FD5A88" w14:textId="53AE7A4F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Glucose levels simila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while insulin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prepregnant state; higher glucose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pregnant state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fasting insulin higher in female offspring from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from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other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786E022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+</w:t>
            </w:r>
          </w:p>
        </w:tc>
      </w:tr>
      <w:tr w:rsidR="00B73391" w:rsidRPr="00750BDF" w14:paraId="133E7A0A" w14:textId="77777777" w:rsidTr="009B58A8">
        <w:trPr>
          <w:trHeight w:val="549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6CAF378" w14:textId="67970310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7e853ea1-812a-4af6-aaa4-d03dd8f3e6a2"/>
                <w:id w:val="-1856874163"/>
                <w:placeholder>
                  <w:docPart w:val="EEA1479F0BD948DFB208DC5DEE0698EE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Hirose et al. 2004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56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2EB4258" w14:textId="320EC820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C57BLK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/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J-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ales, at 4 week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65D1EA1" w14:textId="0A30AFEE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mparable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D6CFF92" w14:textId="4C0BC1B9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E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idydimal fat significantly higher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than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9957243" w14:textId="4987F759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mparable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454D2F4F" w14:textId="4F994223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B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od glucose and insulin levels comparable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3D1CC1AA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-, M-</w:t>
            </w:r>
          </w:p>
        </w:tc>
      </w:tr>
      <w:tr w:rsidR="00B73391" w:rsidRPr="00750BDF" w14:paraId="613AC72C" w14:textId="77777777" w:rsidTr="009B58A8">
        <w:trPr>
          <w:trHeight w:val="642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EDC9EF5" w14:textId="77777777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d06982d2-4b21-4e25-bf8b-24cb936ebb81"/>
                <w:id w:val="-1692834290"/>
                <w:placeholder>
                  <w:docPart w:val="EEA1479F0BD948DFB208DC5DEE0698EE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Levine et al. 2006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58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0CB083A" w14:textId="410B310F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12-13 week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18077024" w14:textId="51A9D519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B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dy weight was low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compared to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065CB19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C2D7CDD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/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481BEAA6" w14:textId="0BBDDCD5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B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od glucose was low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compared to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7205BD44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+</w:t>
            </w:r>
          </w:p>
        </w:tc>
      </w:tr>
      <w:tr w:rsidR="00B73391" w:rsidRPr="00750BDF" w14:paraId="15E8D2CD" w14:textId="77777777" w:rsidTr="009B58A8">
        <w:trPr>
          <w:trHeight w:val="800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6F7CB5D" w14:textId="0DCD7CB2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949fcb3f-ed67-4627-8d06-10669677d0d2"/>
                <w:id w:val="1780915482"/>
                <w:placeholder>
                  <w:docPart w:val="EEA1479F0BD948DFB208DC5DEE0698EE"/>
                </w:placeholder>
              </w:sdtPr>
              <w:sdtEndPr/>
              <w:sdtContent>
                <w:proofErr w:type="spellStart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Masuyama</w:t>
                </w:r>
                <w:proofErr w:type="spellEnd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2005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2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B41633D" w14:textId="6891E27E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rat; Spontaneously Diabetic Torii (SDT)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14 week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688D454" w14:textId="24260EA5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differences in body mass index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and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A468B0F" w14:textId="521CA843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R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etroperitoneal and intrascapular fat pad weight similar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F51918B" w14:textId="760AE2B5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differences in leptin levels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7496C32" w14:textId="7E204082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differences in blood glucose and insulin levels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46C886D1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-</w:t>
            </w:r>
          </w:p>
        </w:tc>
      </w:tr>
      <w:tr w:rsidR="00B73391" w:rsidRPr="00750BDF" w14:paraId="449D9D7E" w14:textId="77777777" w:rsidTr="009B58A8">
        <w:trPr>
          <w:trHeight w:val="542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EBB1E8" w14:textId="3657C745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c81105ab-6bd1-452d-a7ef-88bbc7a64b8e"/>
                <w:id w:val="-1834213916"/>
                <w:placeholder>
                  <w:docPart w:val="71E823A9D64E4CAC9B2196F6EDD1113D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Shi et al. 2007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2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014C3EF" w14:textId="267D424D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/6J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10-12 week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AD7993" w14:textId="7AE824A5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493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Slightly less body weight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493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han </w:t>
            </w:r>
            <w:r w:rsidR="00804AD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t/wt</w:t>
            </w:r>
            <w:r w:rsidRPr="00493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p-value not reported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51DB666" w14:textId="03AF37A3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EB3129" w14:textId="1CD6A925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CC9BE06" w14:textId="6A275028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lood glucose levels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longer reperfusion time after renal ischemia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028BB4A4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+</w:t>
            </w:r>
          </w:p>
        </w:tc>
      </w:tr>
      <w:tr w:rsidR="00B73391" w:rsidRPr="00750BDF" w14:paraId="6FFF6138" w14:textId="77777777" w:rsidTr="009B58A8">
        <w:trPr>
          <w:trHeight w:val="692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DAFC12A" w14:textId="013AFACF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56f901e6-2a49-45d7-bfa2-1e15b213fbaa"/>
                <w:id w:val="1976866860"/>
                <w:placeholder>
                  <w:docPart w:val="918C61E224B84E33AE8EDE9DFE393E78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Kanda et al. 2009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57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A9269AA" w14:textId="7932CA8C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(obtained from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lea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Japan)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ix-week-old male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8 week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DEC468C" w14:textId="0FAD0AC9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B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ody  weight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of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  was  higher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C5B2DA4" w14:textId="41C8F682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0F2E30A" w14:textId="5126EF4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0FCD723" w14:textId="3BBB901C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F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sting blood glucose, insulin, triglycerides highe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not esterified fatty acids simila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2ED6581F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+</w:t>
            </w:r>
          </w:p>
        </w:tc>
      </w:tr>
      <w:tr w:rsidR="00B73391" w:rsidRPr="00750BDF" w14:paraId="31B1ADDC" w14:textId="77777777" w:rsidTr="009B58A8">
        <w:trPr>
          <w:trHeight w:val="642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34197E2" w14:textId="25944589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7b8aeb72-640f-4a5c-a846-b471f88b7c0a"/>
                <w:id w:val="577559142"/>
                <w:placeholder>
                  <w:docPart w:val="BCDB47D896344CC1BC3F5BAA10F2B3C6"/>
                </w:placeholder>
              </w:sdtPr>
              <w:sdtEndPr/>
              <w:sdtContent>
                <w:proofErr w:type="spellStart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Moralejo</w:t>
                </w:r>
                <w:proofErr w:type="spellEnd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2010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3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66C7A5C" w14:textId="0B28DEF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rat; 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BDR </w:t>
            </w:r>
            <w:r>
              <w:rPr>
                <w:rFonts w:ascii="Times New Roman" w:hAnsi="Times New Roman" w:cs="Times New Roman"/>
                <w:iCs/>
                <w:color w:val="000000"/>
                <w:sz w:val="16"/>
                <w:szCs w:val="16"/>
                <w:lang w:val="en-US"/>
              </w:rPr>
              <w:t>,</w:t>
            </w:r>
            <w:proofErr w:type="gramEnd"/>
            <w:r>
              <w:rPr>
                <w:rFonts w:ascii="Times New Roman" w:hAnsi="Times New Roman" w:cs="Times New Roman"/>
                <w:iCs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r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rat line at 30-180 days of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A9F23A4" w14:textId="036FDD9C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differences betwee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6272D1D" w14:textId="167A1F08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7FA5F8B" w14:textId="22E9005B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4B301F34" w14:textId="2D9D165A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differences in blood glucose betwee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1029E137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-</w:t>
            </w:r>
          </w:p>
        </w:tc>
      </w:tr>
      <w:tr w:rsidR="00B73391" w:rsidRPr="00750BDF" w14:paraId="054ED969" w14:textId="77777777" w:rsidTr="009B58A8">
        <w:trPr>
          <w:trHeight w:val="1119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679137" w14:textId="7E6F4FBC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065f01e1-5e0c-4d1d-8d0b-dd3c2d80c3ab"/>
                <w:id w:val="1728638699"/>
                <w:placeholder>
                  <w:docPart w:val="BCDB47D896344CC1BC3F5BAA10F2B3C6"/>
                </w:placeholder>
              </w:sdtPr>
              <w:sdtEndPr/>
              <w:sdtContent>
                <w:proofErr w:type="spellStart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Himeno</w:t>
                </w:r>
                <w:proofErr w:type="spellEnd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2009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9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3A989E" w14:textId="3E47B4CE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Zucker rat; male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ill age 18 weeks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AFD8A43" w14:textId="310A3BCB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significant difference in body weight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18 weeks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BAE1443" w14:textId="4D9AC223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No significant difference in epidydimal fat weight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t 18 weeks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04C4C11" w14:textId="7FA92C2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lightly but significantly elevated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A0F2095" w14:textId="3FC85650" w:rsidR="00B73391" w:rsidRPr="00341F1C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lightly but signi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ficantly elevated serum insulin and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triglycerid</w:t>
            </w:r>
            <w:proofErr w:type="spell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levels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serum glucose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FFA and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diponectin not significantly differen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betwee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gt;0.05)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. Higher hepatic triglyceride levels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liver weight increased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6161F05C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</w:t>
            </w:r>
            <w:proofErr w:type="gram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,M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</w:p>
        </w:tc>
      </w:tr>
      <w:tr w:rsidR="00B73391" w:rsidRPr="00750BDF" w14:paraId="7FA6B313" w14:textId="77777777" w:rsidTr="009B58A8">
        <w:trPr>
          <w:trHeight w:val="411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CF73868" w14:textId="03A3FE81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bb0a21af-ad8c-40bd-8c9d-1a4537df00e8"/>
                <w:id w:val="1099606154"/>
                <w:placeholder>
                  <w:docPart w:val="68E05535174643FEB53BD0B7F5356586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Harrod et al. 2011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55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33BCE83" w14:textId="100A355A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C57BLKS/J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86E6489" w14:textId="5BF62DD2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31 weeks old) weighed more tha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22 weeks old)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1E13B9CF" w14:textId="47DC95A8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5CBEC19" w14:textId="41CB0BB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B2D7A3D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o differences in fasting glucose</w:t>
            </w:r>
          </w:p>
          <w:p w14:paraId="0AB73315" w14:textId="12ED5083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evels betwee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312F5398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-</w:t>
            </w:r>
          </w:p>
        </w:tc>
      </w:tr>
      <w:tr w:rsidR="00B73391" w:rsidRPr="00750BDF" w14:paraId="1D8066ED" w14:textId="77777777" w:rsidTr="009B58A8">
        <w:trPr>
          <w:trHeight w:val="2091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930DD55" w14:textId="35365EFF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532ed20c-894f-4b6f-aee8-a42426ca6cfb"/>
                <w:id w:val="1825615493"/>
                <w:placeholder>
                  <w:docPart w:val="DDED7A4404E74E18AD8F9675E6DB05F2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Stanley et al. 2011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3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2A7E26B" w14:textId="64EB982B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ouse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;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C57BL/6J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female pregnant and non-pregnant mice, offspring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1DA5E2DD" w14:textId="25E737F6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difference between non-pregnant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and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gt;0.05)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pregnant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significantly heavier tha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Pups born from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mice significantly heavier than those born from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FFCF067" w14:textId="71939F7A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259FA17F" w14:textId="5E64CC48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8034533" w14:textId="5CE18AEC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difference in fasting glucose in non-pregnant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vs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gt;0.05)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fasting glucose significantly higher in pregnant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30829AFB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M+</w:t>
            </w:r>
          </w:p>
        </w:tc>
      </w:tr>
      <w:tr w:rsidR="00B73391" w:rsidRPr="00750BDF" w14:paraId="67599EBA" w14:textId="77777777" w:rsidTr="009B58A8">
        <w:trPr>
          <w:trHeight w:val="714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1F96079" w14:textId="539B6D81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aldar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et al. 2014</w:t>
            </w: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45131d47-c8d8-451d-b323-4fbda9e725ba"/>
                <w:id w:val="1881199342"/>
                <w:placeholder>
                  <w:docPart w:val="592C6B7469EA4EFEA6235B237017351B"/>
                </w:placeholder>
              </w:sdtPr>
              <w:sdtEndPr/>
              <w:sdtContent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}</w:instrTex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79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6F6DBA6" w14:textId="77777777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sheep; SNPs identified in </w:t>
            </w:r>
            <w:proofErr w:type="spellStart"/>
            <w:r>
              <w:rPr>
                <w:rFonts w:ascii="Times New Roman" w:hAnsi="Times New Roman" w:cs="Times New Roman"/>
                <w:i/>
                <w:color w:val="000000"/>
                <w:sz w:val="16"/>
                <w:szCs w:val="16"/>
                <w:lang w:val="en-US"/>
              </w:rPr>
              <w:t>Lepr</w:t>
            </w:r>
            <w:proofErr w:type="spell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gene: 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hr:1:40787726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; chr:1:40857869; chr:1:40858019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755330A" w14:textId="6DFB9B4E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181879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L</w:t>
            </w:r>
            <w:r w:rsidRPr="00181879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o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wer weight at birth and higher weight in adulthood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f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 xml:space="preserve">vs </w:t>
            </w:r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/</w:t>
            </w:r>
            <w:proofErr w:type="gramStart"/>
            <w:r w:rsidR="00804ADD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5A93E843" w14:textId="47741868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742462D" w14:textId="3AF8F8C3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448B2582" w14:textId="07CBE0CA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292ABB21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</w:p>
        </w:tc>
      </w:tr>
      <w:tr w:rsidR="00B73391" w:rsidRPr="00750BDF" w14:paraId="23880B62" w14:textId="77777777" w:rsidTr="009B58A8">
        <w:trPr>
          <w:trHeight w:val="333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42B392F" w14:textId="6881E71C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4682dadd-3b45-44b1-97e5-7d0572ef5efc"/>
                <w:id w:val="-105885448"/>
                <w:placeholder>
                  <w:docPart w:val="D16BF6D12FF24E2EA88B52A82F4B67A6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Choi et al. 2015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54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93DA454" w14:textId="3382DE1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(obtained from Korea Research Institute),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proofErr w:type="gram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-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; female 5-30 weeks age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CD605DB" w14:textId="4D3A3337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had similar body weight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9AB6626" w14:textId="4F022144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F7A6D24" w14:textId="41CBC1C1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6B9AD6E" w14:textId="5B3E4E62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B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lood glucose similar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7C3F4D5E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-, M-</w:t>
            </w:r>
          </w:p>
        </w:tc>
      </w:tr>
      <w:tr w:rsidR="00B73391" w:rsidRPr="00750BDF" w14:paraId="4B4499E4" w14:textId="77777777" w:rsidTr="009B58A8">
        <w:trPr>
          <w:trHeight w:val="1713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3529685F" w14:textId="0051FACB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d1ef9948-f974-495f-b869-d94192a64834"/>
                <w:id w:val="-1513453708"/>
                <w:placeholder>
                  <w:docPart w:val="114EA0AE232948ABA9481781E3BF0EBA"/>
                </w:placeholder>
              </w:sdtPr>
              <w:sdtEndPr/>
              <w:sdtContent>
                <w:proofErr w:type="spellStart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Nadif</w:t>
                </w:r>
                <w:proofErr w:type="spellEnd"/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 xml:space="preserve"> et al. 2015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59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1095E014" w14:textId="7416747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ouse;  pregnant</w:t>
            </w:r>
            <w:proofErr w:type="gramEnd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, no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regnant counterparts, offspring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60C21164" w14:textId="575FCBA9" w:rsidR="00B73391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ffspring had higher birth weight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ffspring (p&lt;0.05)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</w:t>
            </w:r>
          </w:p>
          <w:p w14:paraId="10221707" w14:textId="18657D92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ale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ffspring of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had higher weight tha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ffspring of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06DA1807" w14:textId="26E75601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77D865A8" w14:textId="26BCD987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had higher leptin levels tha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compared to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ffspring had higher leptin levels at the age of 6 months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FFFF" w:fill="auto"/>
          </w:tcPr>
          <w:p w14:paraId="43C0E92C" w14:textId="466430F6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regnant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had impaired glucose tolerance in comparison to pregnant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5ABE22A9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+, M+</w:t>
            </w:r>
          </w:p>
        </w:tc>
      </w:tr>
      <w:tr w:rsidR="00B73391" w:rsidRPr="00750BDF" w14:paraId="107BB4A3" w14:textId="77777777" w:rsidTr="009B58A8">
        <w:trPr>
          <w:trHeight w:val="2140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1D09A45" w14:textId="0CB73AEA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d8e5f447-7c45-4c92-bd88-3b93a85fd48a"/>
                <w:id w:val="-1490468417"/>
                <w:placeholder>
                  <w:docPart w:val="22C54F4CC70D4A1598DC69785B5EF5D4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Pollock et al. 2015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1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BB05C2" w14:textId="60F652CA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m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ouse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B6.BKS(D)-</w:t>
            </w:r>
            <w:r w:rsidRPr="005D0C22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ales mated to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C57Bl/6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females to establish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5B4F33">
              <w:rPr>
                <w:rFonts w:ascii="Times New Roman" w:eastAsia="Times New Roman" w:hAnsi="Times New Roman" w:cs="Times New Roman"/>
                <w:sz w:val="16"/>
                <w:szCs w:val="16"/>
                <w:lang w:val="en-US"/>
              </w:rPr>
              <w:t>colony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3D8C243" w14:textId="7D88C5EE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body weight was significantly higher than i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; offspring from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weighed significantly less than offspring of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at age 23-31 weeks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DA15590" w14:textId="20167CD4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.a.</w:t>
            </w:r>
            <w:proofErr w:type="spellEnd"/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15C4B41" w14:textId="689CFCC1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L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eptin concentration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significantly higher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(p&lt;0.05)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CBFE390" w14:textId="031FF23E" w:rsidR="00B73391" w:rsidRPr="008C4296" w:rsidRDefault="00804ADD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s had slightly better glucose tolerance than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dam</w:t>
            </w:r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</w:t>
            </w:r>
            <w:proofErr w:type="gramStart"/>
            <w:r w:rsidR="00B73391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0.05)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s</w:t>
            </w:r>
            <w:proofErr w:type="gramEnd"/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, insulin levels in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="00B73391"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were similar at gestational d. 18.5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6889FB54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</w:t>
            </w:r>
            <w:r w:rsidRPr="007967AE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+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, L+, M-</w:t>
            </w:r>
          </w:p>
        </w:tc>
      </w:tr>
      <w:tr w:rsidR="00B73391" w:rsidRPr="00750BDF" w14:paraId="13C7F295" w14:textId="77777777" w:rsidTr="00750BDF">
        <w:trPr>
          <w:trHeight w:val="788"/>
        </w:trPr>
        <w:tc>
          <w:tcPr>
            <w:tcW w:w="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4CD9300" w14:textId="7B9CF722" w:rsidR="00B73391" w:rsidRPr="007967AE" w:rsidRDefault="00750BDF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hAnsi="Times New Roman" w:cs="Times New Roman"/>
                  <w:color w:val="000000"/>
                  <w:sz w:val="16"/>
                  <w:szCs w:val="16"/>
                  <w:lang w:val="en-US"/>
                </w:rPr>
                <w:alias w:val="Don't edit this field"/>
                <w:tag w:val="CitaviPlaceholder#961e84f2-5c91-4b70-a3a3-642e52f10576"/>
                <w:id w:val="-812247992"/>
                <w:placeholder>
                  <w:docPart w:val="22C54F4CC70D4A1598DC69785B5EF5D4"/>
                </w:placeholder>
              </w:sdtPr>
              <w:sdtEndPr/>
              <w:sdtContent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Plows et al. 2017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instrText>ADDIN CitaviPlaceholder{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}</w:instrTex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(</w:t>
                </w:r>
                <w:r w:rsidR="00D40DB6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60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t>)</w:t>
                </w:r>
                <w:r w:rsidR="00B73391">
                  <w:rPr>
                    <w:rFonts w:ascii="Times New Roman" w:hAnsi="Times New Roman" w:cs="Times New Roman"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1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8D5346" w14:textId="45C70106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ouse;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B6.BKS(D) and 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C57BL6J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.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 born from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parents vs control </w:t>
            </w:r>
          </w:p>
        </w:tc>
        <w:tc>
          <w:tcPr>
            <w:tcW w:w="141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C06A0B" w14:textId="4765973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re-pregnancy weight gain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ice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compared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o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198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DB0D1A8" w14:textId="7F242B74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Higher fat pads weight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than in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or control C57BL6J </w:t>
            </w:r>
            <w:proofErr w:type="gramStart"/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mice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</w:t>
            </w:r>
            <w:proofErr w:type="gramEnd"/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p&lt;0.05)</w:t>
            </w:r>
          </w:p>
        </w:tc>
        <w:tc>
          <w:tcPr>
            <w:tcW w:w="18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67F393" w14:textId="610642AB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H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yperleptinemia in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vs </w:t>
            </w:r>
            <w:r w:rsidR="00804ADD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t/wt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and control mice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(p&lt;0.05)</w:t>
            </w:r>
          </w:p>
        </w:tc>
        <w:tc>
          <w:tcPr>
            <w:tcW w:w="382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F81B35" w14:textId="3DF57A4A" w:rsidR="00B73391" w:rsidRPr="008C4296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N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 evidence of glucose intolerance or hyperinsulinemia in pregnant </w:t>
            </w:r>
            <w:proofErr w:type="spellStart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>Lepr</w:t>
            </w:r>
            <w:proofErr w:type="spellEnd"/>
            <w:r w:rsidR="00804ADD">
              <w:rPr>
                <w:rFonts w:ascii="Times New Roman" w:eastAsia="Times New Roman" w:hAnsi="Times New Roman" w:cs="Times New Roman"/>
                <w:i/>
                <w:sz w:val="16"/>
                <w:szCs w:val="16"/>
                <w:lang w:val="en-US"/>
              </w:rPr>
              <w:t xml:space="preserve"> wt/-</w:t>
            </w:r>
            <w:r w:rsidRPr="008C4296"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mice</w:t>
            </w:r>
          </w:p>
        </w:tc>
        <w:tc>
          <w:tcPr>
            <w:tcW w:w="12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0C0C0" w:fill="auto"/>
          </w:tcPr>
          <w:p w14:paraId="6A387AB2" w14:textId="77777777" w:rsidR="00B73391" w:rsidRPr="007967AE" w:rsidRDefault="00B73391" w:rsidP="00B73391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  <w:lang w:val="en-US"/>
              </w:rPr>
              <w:t>W+, L+, M-</w:t>
            </w:r>
          </w:p>
        </w:tc>
      </w:tr>
    </w:tbl>
    <w:p w14:paraId="7C5994B4" w14:textId="695A6D15" w:rsidR="00ED7863" w:rsidRPr="00750BDF" w:rsidRDefault="00E76DA4" w:rsidP="00E76DA4">
      <w:pPr>
        <w:jc w:val="both"/>
        <w:rPr>
          <w:sz w:val="20"/>
          <w:lang w:val="en-US"/>
        </w:rPr>
      </w:pPr>
      <w:r w:rsidRPr="00750BDF">
        <w:rPr>
          <w:rFonts w:ascii="Times New Roman" w:hAnsi="Times New Roman" w:cs="Times New Roman"/>
          <w:sz w:val="14"/>
          <w:szCs w:val="16"/>
          <w:lang w:val="en-US"/>
        </w:rPr>
        <w:t xml:space="preserve">Abbreviations:  FFA: free fatty acids; </w:t>
      </w:r>
      <w:proofErr w:type="spellStart"/>
      <w:r w:rsidR="00B81BF2" w:rsidRPr="00750BDF">
        <w:rPr>
          <w:rFonts w:ascii="Times New Roman" w:hAnsi="Times New Roman" w:cs="Times New Roman"/>
          <w:sz w:val="14"/>
          <w:szCs w:val="16"/>
          <w:lang w:val="en-US"/>
        </w:rPr>
        <w:t>n.a.</w:t>
      </w:r>
      <w:proofErr w:type="spellEnd"/>
      <w:r w:rsidR="00B81BF2" w:rsidRPr="00750BDF">
        <w:rPr>
          <w:rFonts w:ascii="Times New Roman" w:hAnsi="Times New Roman" w:cs="Times New Roman"/>
          <w:sz w:val="14"/>
          <w:szCs w:val="16"/>
          <w:lang w:val="en-US"/>
        </w:rPr>
        <w:t xml:space="preserve">: not available; </w:t>
      </w:r>
      <w:r w:rsidRPr="00750BDF">
        <w:rPr>
          <w:rFonts w:ascii="Times New Roman" w:hAnsi="Times New Roman" w:cs="Times New Roman"/>
          <w:sz w:val="14"/>
          <w:szCs w:val="16"/>
          <w:lang w:val="en-US"/>
        </w:rPr>
        <w:t>TG: triglycerides</w:t>
      </w:r>
      <w:r w:rsidR="00B73391" w:rsidRPr="00750BDF">
        <w:rPr>
          <w:rFonts w:ascii="Times New Roman" w:hAnsi="Times New Roman" w:cs="Times New Roman"/>
          <w:sz w:val="14"/>
          <w:szCs w:val="16"/>
          <w:lang w:val="en-US"/>
        </w:rPr>
        <w:t xml:space="preserve">; </w:t>
      </w:r>
      <w:r w:rsidRPr="00750BDF">
        <w:rPr>
          <w:rFonts w:ascii="Times New Roman" w:hAnsi="Times New Roman" w:cs="Times New Roman"/>
          <w:sz w:val="14"/>
          <w:szCs w:val="16"/>
          <w:lang w:val="en-US"/>
        </w:rPr>
        <w:t xml:space="preserve">Differences </w:t>
      </w:r>
      <w:proofErr w:type="spellStart"/>
      <w:r w:rsidRPr="00750BDF">
        <w:rPr>
          <w:rFonts w:ascii="Times New Roman" w:hAnsi="Times New Roman" w:cs="Times New Roman"/>
          <w:bCs/>
          <w:i/>
          <w:color w:val="000000"/>
          <w:sz w:val="14"/>
          <w:szCs w:val="16"/>
          <w:lang w:val="en-US"/>
        </w:rPr>
        <w:t>Lepr</w:t>
      </w:r>
      <w:proofErr w:type="spellEnd"/>
      <w:r w:rsidR="00E712FC" w:rsidRPr="00750BDF">
        <w:rPr>
          <w:rFonts w:ascii="Times New Roman" w:hAnsi="Times New Roman" w:cs="Times New Roman"/>
          <w:bCs/>
          <w:i/>
          <w:color w:val="000000"/>
          <w:sz w:val="14"/>
          <w:szCs w:val="16"/>
          <w:lang w:val="en-US"/>
        </w:rPr>
        <w:t xml:space="preserve"> wt/-</w:t>
      </w:r>
      <w:r w:rsidRPr="00750BDF">
        <w:rPr>
          <w:rFonts w:ascii="Times New Roman" w:hAnsi="Times New Roman" w:cs="Times New Roman"/>
          <w:bCs/>
          <w:color w:val="000000"/>
          <w:sz w:val="14"/>
          <w:szCs w:val="16"/>
          <w:lang w:val="en-US"/>
        </w:rPr>
        <w:t xml:space="preserve"> vs </w:t>
      </w:r>
      <w:r w:rsidR="00E712FC" w:rsidRPr="00750BDF">
        <w:rPr>
          <w:rFonts w:ascii="Times New Roman" w:hAnsi="Times New Roman" w:cs="Times New Roman"/>
          <w:bCs/>
          <w:i/>
          <w:color w:val="000000"/>
          <w:sz w:val="14"/>
          <w:szCs w:val="16"/>
          <w:lang w:val="en-US"/>
        </w:rPr>
        <w:t>wt/wt</w:t>
      </w:r>
      <w:r w:rsidRPr="00750BDF">
        <w:rPr>
          <w:rFonts w:ascii="Times New Roman" w:hAnsi="Times New Roman" w:cs="Times New Roman"/>
          <w:sz w:val="14"/>
          <w:szCs w:val="16"/>
          <w:lang w:val="en-US"/>
        </w:rPr>
        <w:t xml:space="preserve">: W: weight status and body fat, L: leptin levels, M: metabolic abnormalities. -: no differences </w:t>
      </w:r>
      <w:proofErr w:type="gramStart"/>
      <w:r w:rsidRPr="00750BDF">
        <w:rPr>
          <w:rFonts w:ascii="Times New Roman" w:hAnsi="Times New Roman" w:cs="Times New Roman"/>
          <w:sz w:val="14"/>
          <w:szCs w:val="16"/>
          <w:lang w:val="en-US"/>
        </w:rPr>
        <w:t>observed;  +</w:t>
      </w:r>
      <w:proofErr w:type="gramEnd"/>
      <w:r w:rsidRPr="00750BDF">
        <w:rPr>
          <w:rFonts w:ascii="Times New Roman" w:hAnsi="Times New Roman" w:cs="Times New Roman"/>
          <w:sz w:val="14"/>
          <w:szCs w:val="16"/>
          <w:lang w:val="en-US"/>
        </w:rPr>
        <w:t>: differences observed</w:t>
      </w:r>
    </w:p>
    <w:sectPr w:rsidR="00ED7863" w:rsidRPr="00750BDF" w:rsidSect="00E76DA4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1362B6"/>
    <w:multiLevelType w:val="hybridMultilevel"/>
    <w:tmpl w:val="CC9AEEFC"/>
    <w:lvl w:ilvl="0" w:tplc="A1722E60">
      <w:start w:val="1"/>
      <w:numFmt w:val="decimal"/>
      <w:lvlText w:val="%1)"/>
      <w:lvlJc w:val="left"/>
      <w:pPr>
        <w:ind w:left="720" w:hanging="360"/>
      </w:pPr>
      <w:rPr>
        <w:rFonts w:asciiTheme="minorHAnsi" w:eastAsiaTheme="minorEastAsia" w:hAnsiTheme="minorHAnsi" w:cstheme="minorBidi"/>
        <w:b w:val="0"/>
        <w:color w:val="5A5A5A" w:themeColor="text1" w:themeTint="A5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F137B4"/>
    <w:multiLevelType w:val="hybridMultilevel"/>
    <w:tmpl w:val="DE1C54A0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000E41"/>
    <w:multiLevelType w:val="hybridMultilevel"/>
    <w:tmpl w:val="750CC2F8"/>
    <w:lvl w:ilvl="0" w:tplc="5C76A568">
      <w:start w:val="1"/>
      <w:numFmt w:val="bullet"/>
      <w:pStyle w:val="CitaviBibliographySubheading8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4278DD"/>
    <w:multiLevelType w:val="hybridMultilevel"/>
    <w:tmpl w:val="EEB07FBC"/>
    <w:lvl w:ilvl="0" w:tplc="0407000F">
      <w:start w:val="1"/>
      <w:numFmt w:val="decimal"/>
      <w:lvlText w:val="%1."/>
      <w:lvlJc w:val="left"/>
      <w:pPr>
        <w:ind w:left="1080" w:hanging="360"/>
      </w:p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9D96D31"/>
    <w:multiLevelType w:val="hybridMultilevel"/>
    <w:tmpl w:val="CC9AEEFC"/>
    <w:lvl w:ilvl="0" w:tplc="A1722E60">
      <w:start w:val="1"/>
      <w:numFmt w:val="decimal"/>
      <w:lvlText w:val="%1)"/>
      <w:lvlJc w:val="left"/>
      <w:pPr>
        <w:ind w:left="720" w:hanging="360"/>
      </w:pPr>
      <w:rPr>
        <w:rFonts w:asciiTheme="minorHAnsi" w:eastAsiaTheme="minorEastAsia" w:hAnsiTheme="minorHAnsi" w:cstheme="minorBidi"/>
        <w:b w:val="0"/>
        <w:color w:val="5A5A5A" w:themeColor="text1" w:themeTint="A5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E72097"/>
    <w:multiLevelType w:val="hybridMultilevel"/>
    <w:tmpl w:val="F69C7DAA"/>
    <w:lvl w:ilvl="0" w:tplc="E27AEB5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DB72AC"/>
    <w:multiLevelType w:val="hybridMultilevel"/>
    <w:tmpl w:val="2856ED1E"/>
    <w:lvl w:ilvl="0" w:tplc="0407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26152F1"/>
    <w:multiLevelType w:val="hybridMultilevel"/>
    <w:tmpl w:val="7026E9D4"/>
    <w:lvl w:ilvl="0" w:tplc="0407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31B264C"/>
    <w:multiLevelType w:val="hybridMultilevel"/>
    <w:tmpl w:val="76B8F7E4"/>
    <w:lvl w:ilvl="0" w:tplc="CB3AF1EC">
      <w:start w:val="6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56D282B"/>
    <w:multiLevelType w:val="hybridMultilevel"/>
    <w:tmpl w:val="74F8AC08"/>
    <w:lvl w:ilvl="0" w:tplc="0AD4BD8E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7FE2D8F"/>
    <w:multiLevelType w:val="hybridMultilevel"/>
    <w:tmpl w:val="731089F2"/>
    <w:lvl w:ilvl="0" w:tplc="2E9EE414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B44423B"/>
    <w:multiLevelType w:val="hybridMultilevel"/>
    <w:tmpl w:val="9A621438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C85569"/>
    <w:multiLevelType w:val="hybridMultilevel"/>
    <w:tmpl w:val="043A6FF6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CB35E0"/>
    <w:multiLevelType w:val="hybridMultilevel"/>
    <w:tmpl w:val="1BD2A660"/>
    <w:lvl w:ilvl="0" w:tplc="9878B9F8">
      <w:start w:val="1"/>
      <w:numFmt w:val="lowerLetter"/>
      <w:lvlText w:val="%1)"/>
      <w:lvlJc w:val="left"/>
      <w:pPr>
        <w:ind w:left="1080" w:hanging="360"/>
      </w:p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11E2783"/>
    <w:multiLevelType w:val="hybridMultilevel"/>
    <w:tmpl w:val="29FC0CDA"/>
    <w:lvl w:ilvl="0" w:tplc="0407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2875E0F"/>
    <w:multiLevelType w:val="hybridMultilevel"/>
    <w:tmpl w:val="8626D26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2F83BA9"/>
    <w:multiLevelType w:val="hybridMultilevel"/>
    <w:tmpl w:val="4DFE6054"/>
    <w:lvl w:ilvl="0" w:tplc="AAF6195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268E4678"/>
    <w:multiLevelType w:val="hybridMultilevel"/>
    <w:tmpl w:val="451CABA4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7B57988"/>
    <w:multiLevelType w:val="hybridMultilevel"/>
    <w:tmpl w:val="597C45E8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C516C1A"/>
    <w:multiLevelType w:val="hybridMultilevel"/>
    <w:tmpl w:val="DBCE1126"/>
    <w:lvl w:ilvl="0" w:tplc="04070011">
      <w:start w:val="4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C8769FE"/>
    <w:multiLevelType w:val="hybridMultilevel"/>
    <w:tmpl w:val="A7747840"/>
    <w:lvl w:ilvl="0" w:tplc="15689F5A">
      <w:start w:val="7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CAD1A7D"/>
    <w:multiLevelType w:val="hybridMultilevel"/>
    <w:tmpl w:val="90407B2E"/>
    <w:lvl w:ilvl="0" w:tplc="04070011">
      <w:start w:val="4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D706B8A"/>
    <w:multiLevelType w:val="hybridMultilevel"/>
    <w:tmpl w:val="F5EE37F2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E9558C4"/>
    <w:multiLevelType w:val="hybridMultilevel"/>
    <w:tmpl w:val="323ED612"/>
    <w:lvl w:ilvl="0" w:tplc="0BCE5CFA">
      <w:start w:val="1"/>
      <w:numFmt w:val="lowerLetter"/>
      <w:lvlText w:val="%1)"/>
      <w:lvlJc w:val="left"/>
      <w:pPr>
        <w:ind w:left="1080" w:hanging="360"/>
      </w:pPr>
      <w:rPr>
        <w:lang w:val="en-US"/>
      </w:r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313504E5"/>
    <w:multiLevelType w:val="hybridMultilevel"/>
    <w:tmpl w:val="E7287CB4"/>
    <w:lvl w:ilvl="0" w:tplc="0407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558223C"/>
    <w:multiLevelType w:val="hybridMultilevel"/>
    <w:tmpl w:val="6E8C770A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74A55FB"/>
    <w:multiLevelType w:val="hybridMultilevel"/>
    <w:tmpl w:val="3E22FD7A"/>
    <w:lvl w:ilvl="0" w:tplc="779C1536">
      <w:start w:val="1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75D1E32"/>
    <w:multiLevelType w:val="hybridMultilevel"/>
    <w:tmpl w:val="3AC05612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B295CB2"/>
    <w:multiLevelType w:val="hybridMultilevel"/>
    <w:tmpl w:val="FBB8450E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F9D3C52"/>
    <w:multiLevelType w:val="hybridMultilevel"/>
    <w:tmpl w:val="77E4CF2E"/>
    <w:lvl w:ilvl="0" w:tplc="E88CBEAC">
      <w:start w:val="3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20339F1"/>
    <w:multiLevelType w:val="hybridMultilevel"/>
    <w:tmpl w:val="BF32551A"/>
    <w:lvl w:ilvl="0" w:tplc="0592EA50">
      <w:start w:val="1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2F02498"/>
    <w:multiLevelType w:val="hybridMultilevel"/>
    <w:tmpl w:val="8AB4814E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35B3CE2"/>
    <w:multiLevelType w:val="hybridMultilevel"/>
    <w:tmpl w:val="5DEE0EC6"/>
    <w:lvl w:ilvl="0" w:tplc="DD4C3A64">
      <w:start w:val="5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54A73EA"/>
    <w:multiLevelType w:val="hybridMultilevel"/>
    <w:tmpl w:val="8626D26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06278B6"/>
    <w:multiLevelType w:val="hybridMultilevel"/>
    <w:tmpl w:val="0DB8B0C4"/>
    <w:lvl w:ilvl="0" w:tplc="A78AE49E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2387E87"/>
    <w:multiLevelType w:val="hybridMultilevel"/>
    <w:tmpl w:val="7D4412EA"/>
    <w:lvl w:ilvl="0" w:tplc="EDC6832A">
      <w:start w:val="2"/>
      <w:numFmt w:val="lowerLetter"/>
      <w:lvlText w:val="%1)"/>
      <w:lvlJc w:val="left"/>
      <w:pPr>
        <w:ind w:left="720" w:hanging="360"/>
      </w:pPr>
      <w:rPr>
        <w:rFonts w:hint="default"/>
        <w:i/>
        <w:color w:val="404040" w:themeColor="text1" w:themeTint="BF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9A600A7"/>
    <w:multiLevelType w:val="hybridMultilevel"/>
    <w:tmpl w:val="D32A764C"/>
    <w:lvl w:ilvl="0" w:tplc="3DD68C96">
      <w:start w:val="5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A7E5CC0"/>
    <w:multiLevelType w:val="hybridMultilevel"/>
    <w:tmpl w:val="E3F2429E"/>
    <w:lvl w:ilvl="0" w:tplc="04070011">
      <w:start w:val="4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F0C15A1"/>
    <w:multiLevelType w:val="hybridMultilevel"/>
    <w:tmpl w:val="CC9AEEFC"/>
    <w:lvl w:ilvl="0" w:tplc="A1722E60">
      <w:start w:val="1"/>
      <w:numFmt w:val="decimal"/>
      <w:lvlText w:val="%1)"/>
      <w:lvlJc w:val="left"/>
      <w:pPr>
        <w:ind w:left="720" w:hanging="360"/>
      </w:pPr>
      <w:rPr>
        <w:rFonts w:asciiTheme="minorHAnsi" w:eastAsiaTheme="minorEastAsia" w:hAnsiTheme="minorHAnsi" w:cstheme="minorBidi"/>
        <w:b w:val="0"/>
        <w:color w:val="5A5A5A" w:themeColor="text1" w:themeTint="A5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F2713E4"/>
    <w:multiLevelType w:val="hybridMultilevel"/>
    <w:tmpl w:val="9C6459F4"/>
    <w:lvl w:ilvl="0" w:tplc="04070011">
      <w:start w:val="7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E6C7B15"/>
    <w:multiLevelType w:val="hybridMultilevel"/>
    <w:tmpl w:val="52CA725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F0D1F46"/>
    <w:multiLevelType w:val="hybridMultilevel"/>
    <w:tmpl w:val="90127F1A"/>
    <w:lvl w:ilvl="0" w:tplc="7E96E38E">
      <w:start w:val="1"/>
      <w:numFmt w:val="lowerLetter"/>
      <w:lvlText w:val="%1)"/>
      <w:lvlJc w:val="left"/>
      <w:pPr>
        <w:ind w:left="720" w:hanging="360"/>
      </w:pPr>
      <w:rPr>
        <w:lang w:val="en-US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1B4641A"/>
    <w:multiLevelType w:val="hybridMultilevel"/>
    <w:tmpl w:val="D3E0FA8E"/>
    <w:lvl w:ilvl="0" w:tplc="04070011">
      <w:start w:val="6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3903AFB"/>
    <w:multiLevelType w:val="hybridMultilevel"/>
    <w:tmpl w:val="46E65BDA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4593DEC"/>
    <w:multiLevelType w:val="hybridMultilevel"/>
    <w:tmpl w:val="197AA78A"/>
    <w:lvl w:ilvl="0" w:tplc="04070017">
      <w:start w:val="3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4982996"/>
    <w:multiLevelType w:val="hybridMultilevel"/>
    <w:tmpl w:val="81EC9E6E"/>
    <w:lvl w:ilvl="0" w:tplc="04070011">
      <w:start w:val="4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B93184A"/>
    <w:multiLevelType w:val="hybridMultilevel"/>
    <w:tmpl w:val="CDBAECA2"/>
    <w:lvl w:ilvl="0" w:tplc="04070011">
      <w:start w:val="6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CC903D2"/>
    <w:multiLevelType w:val="hybridMultilevel"/>
    <w:tmpl w:val="7BD4146E"/>
    <w:lvl w:ilvl="0" w:tplc="D61A3F52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1"/>
  </w:num>
  <w:num w:numId="3">
    <w:abstractNumId w:val="38"/>
  </w:num>
  <w:num w:numId="4">
    <w:abstractNumId w:val="43"/>
  </w:num>
  <w:num w:numId="5">
    <w:abstractNumId w:val="15"/>
  </w:num>
  <w:num w:numId="6">
    <w:abstractNumId w:val="13"/>
  </w:num>
  <w:num w:numId="7">
    <w:abstractNumId w:val="3"/>
  </w:num>
  <w:num w:numId="8">
    <w:abstractNumId w:val="41"/>
  </w:num>
  <w:num w:numId="9">
    <w:abstractNumId w:val="5"/>
  </w:num>
  <w:num w:numId="10">
    <w:abstractNumId w:val="33"/>
  </w:num>
  <w:num w:numId="11">
    <w:abstractNumId w:val="4"/>
  </w:num>
  <w:num w:numId="12">
    <w:abstractNumId w:val="16"/>
  </w:num>
  <w:num w:numId="13">
    <w:abstractNumId w:val="23"/>
  </w:num>
  <w:num w:numId="14">
    <w:abstractNumId w:val="0"/>
  </w:num>
  <w:num w:numId="15">
    <w:abstractNumId w:val="30"/>
  </w:num>
  <w:num w:numId="16">
    <w:abstractNumId w:val="26"/>
  </w:num>
  <w:num w:numId="17">
    <w:abstractNumId w:val="35"/>
  </w:num>
  <w:num w:numId="18">
    <w:abstractNumId w:val="1"/>
  </w:num>
  <w:num w:numId="19">
    <w:abstractNumId w:val="17"/>
  </w:num>
  <w:num w:numId="20">
    <w:abstractNumId w:val="18"/>
  </w:num>
  <w:num w:numId="21">
    <w:abstractNumId w:val="28"/>
  </w:num>
  <w:num w:numId="22">
    <w:abstractNumId w:val="12"/>
  </w:num>
  <w:num w:numId="23">
    <w:abstractNumId w:val="22"/>
  </w:num>
  <w:num w:numId="24">
    <w:abstractNumId w:val="11"/>
  </w:num>
  <w:num w:numId="25">
    <w:abstractNumId w:val="44"/>
  </w:num>
  <w:num w:numId="26">
    <w:abstractNumId w:val="27"/>
  </w:num>
  <w:num w:numId="27">
    <w:abstractNumId w:val="19"/>
  </w:num>
  <w:num w:numId="28">
    <w:abstractNumId w:val="45"/>
  </w:num>
  <w:num w:numId="29">
    <w:abstractNumId w:val="42"/>
  </w:num>
  <w:num w:numId="30">
    <w:abstractNumId w:val="46"/>
  </w:num>
  <w:num w:numId="31">
    <w:abstractNumId w:val="8"/>
  </w:num>
  <w:num w:numId="32">
    <w:abstractNumId w:val="20"/>
  </w:num>
  <w:num w:numId="33">
    <w:abstractNumId w:val="37"/>
  </w:num>
  <w:num w:numId="34">
    <w:abstractNumId w:val="21"/>
  </w:num>
  <w:num w:numId="35">
    <w:abstractNumId w:val="39"/>
  </w:num>
  <w:num w:numId="36">
    <w:abstractNumId w:val="34"/>
  </w:num>
  <w:num w:numId="37">
    <w:abstractNumId w:val="40"/>
  </w:num>
  <w:num w:numId="38">
    <w:abstractNumId w:val="25"/>
  </w:num>
  <w:num w:numId="39">
    <w:abstractNumId w:val="36"/>
  </w:num>
  <w:num w:numId="40">
    <w:abstractNumId w:val="32"/>
  </w:num>
  <w:num w:numId="41">
    <w:abstractNumId w:val="10"/>
  </w:num>
  <w:num w:numId="42">
    <w:abstractNumId w:val="9"/>
  </w:num>
  <w:num w:numId="43">
    <w:abstractNumId w:val="47"/>
  </w:num>
  <w:num w:numId="44">
    <w:abstractNumId w:val="6"/>
  </w:num>
  <w:num w:numId="45">
    <w:abstractNumId w:val="24"/>
  </w:num>
  <w:num w:numId="46">
    <w:abstractNumId w:val="14"/>
  </w:num>
  <w:num w:numId="47">
    <w:abstractNumId w:val="7"/>
  </w:num>
  <w:num w:numId="48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6DA4"/>
    <w:rsid w:val="00001CDC"/>
    <w:rsid w:val="00003237"/>
    <w:rsid w:val="00003AF1"/>
    <w:rsid w:val="000112DE"/>
    <w:rsid w:val="000120DA"/>
    <w:rsid w:val="00013F79"/>
    <w:rsid w:val="00016DE0"/>
    <w:rsid w:val="000210CD"/>
    <w:rsid w:val="000214AB"/>
    <w:rsid w:val="000222EB"/>
    <w:rsid w:val="00024583"/>
    <w:rsid w:val="0002496B"/>
    <w:rsid w:val="00024E80"/>
    <w:rsid w:val="00025752"/>
    <w:rsid w:val="00031711"/>
    <w:rsid w:val="00033675"/>
    <w:rsid w:val="000372BF"/>
    <w:rsid w:val="00037ADF"/>
    <w:rsid w:val="0004416D"/>
    <w:rsid w:val="0004636B"/>
    <w:rsid w:val="00047937"/>
    <w:rsid w:val="00055338"/>
    <w:rsid w:val="00057C9F"/>
    <w:rsid w:val="000615B1"/>
    <w:rsid w:val="000620CF"/>
    <w:rsid w:val="000628F1"/>
    <w:rsid w:val="00064B46"/>
    <w:rsid w:val="00064DB6"/>
    <w:rsid w:val="00065E89"/>
    <w:rsid w:val="000677C8"/>
    <w:rsid w:val="00070B11"/>
    <w:rsid w:val="000716F4"/>
    <w:rsid w:val="00072FC6"/>
    <w:rsid w:val="00076037"/>
    <w:rsid w:val="00080B6F"/>
    <w:rsid w:val="0008287F"/>
    <w:rsid w:val="0008298E"/>
    <w:rsid w:val="00083D6D"/>
    <w:rsid w:val="000857B5"/>
    <w:rsid w:val="00092700"/>
    <w:rsid w:val="000942DC"/>
    <w:rsid w:val="00094744"/>
    <w:rsid w:val="000967E3"/>
    <w:rsid w:val="00097DED"/>
    <w:rsid w:val="000A0DEC"/>
    <w:rsid w:val="000A158E"/>
    <w:rsid w:val="000A1B60"/>
    <w:rsid w:val="000B18CC"/>
    <w:rsid w:val="000B4633"/>
    <w:rsid w:val="000B5F21"/>
    <w:rsid w:val="000B747C"/>
    <w:rsid w:val="000C5874"/>
    <w:rsid w:val="000C7008"/>
    <w:rsid w:val="000D0C22"/>
    <w:rsid w:val="000D297F"/>
    <w:rsid w:val="000D3764"/>
    <w:rsid w:val="000D3E4F"/>
    <w:rsid w:val="000D43C4"/>
    <w:rsid w:val="000D4AEE"/>
    <w:rsid w:val="000E15F3"/>
    <w:rsid w:val="000E1812"/>
    <w:rsid w:val="000E2C1B"/>
    <w:rsid w:val="000E30F1"/>
    <w:rsid w:val="000E47AD"/>
    <w:rsid w:val="000E55AD"/>
    <w:rsid w:val="000F3C02"/>
    <w:rsid w:val="000F3CAA"/>
    <w:rsid w:val="000F4449"/>
    <w:rsid w:val="000F4580"/>
    <w:rsid w:val="001040CE"/>
    <w:rsid w:val="001048E0"/>
    <w:rsid w:val="00111EC2"/>
    <w:rsid w:val="00117945"/>
    <w:rsid w:val="001219EB"/>
    <w:rsid w:val="00123B4D"/>
    <w:rsid w:val="0013187F"/>
    <w:rsid w:val="00133779"/>
    <w:rsid w:val="00133C74"/>
    <w:rsid w:val="001344FA"/>
    <w:rsid w:val="00134E92"/>
    <w:rsid w:val="001354D5"/>
    <w:rsid w:val="001448EA"/>
    <w:rsid w:val="00147E90"/>
    <w:rsid w:val="00150DC9"/>
    <w:rsid w:val="001557CF"/>
    <w:rsid w:val="00155E12"/>
    <w:rsid w:val="001604AA"/>
    <w:rsid w:val="0016168A"/>
    <w:rsid w:val="0016410B"/>
    <w:rsid w:val="00164B15"/>
    <w:rsid w:val="00167435"/>
    <w:rsid w:val="001725AE"/>
    <w:rsid w:val="00175D13"/>
    <w:rsid w:val="00177534"/>
    <w:rsid w:val="0018277E"/>
    <w:rsid w:val="00182B4E"/>
    <w:rsid w:val="00186BBF"/>
    <w:rsid w:val="00187E4B"/>
    <w:rsid w:val="00192534"/>
    <w:rsid w:val="001926EF"/>
    <w:rsid w:val="0019277F"/>
    <w:rsid w:val="00194409"/>
    <w:rsid w:val="001A1603"/>
    <w:rsid w:val="001A1D6D"/>
    <w:rsid w:val="001A71A4"/>
    <w:rsid w:val="001B04E6"/>
    <w:rsid w:val="001B240A"/>
    <w:rsid w:val="001B3082"/>
    <w:rsid w:val="001B4B91"/>
    <w:rsid w:val="001B71BE"/>
    <w:rsid w:val="001C1FA3"/>
    <w:rsid w:val="001C4670"/>
    <w:rsid w:val="001C5502"/>
    <w:rsid w:val="001C5FC2"/>
    <w:rsid w:val="001D25CD"/>
    <w:rsid w:val="001D5022"/>
    <w:rsid w:val="001D7C81"/>
    <w:rsid w:val="001E2514"/>
    <w:rsid w:val="001E2D94"/>
    <w:rsid w:val="001E46A0"/>
    <w:rsid w:val="001E6123"/>
    <w:rsid w:val="001E6465"/>
    <w:rsid w:val="001E6648"/>
    <w:rsid w:val="001E6E78"/>
    <w:rsid w:val="001E7C2B"/>
    <w:rsid w:val="001E7E24"/>
    <w:rsid w:val="001F6906"/>
    <w:rsid w:val="001F7EB1"/>
    <w:rsid w:val="00202650"/>
    <w:rsid w:val="00206A95"/>
    <w:rsid w:val="00206D8D"/>
    <w:rsid w:val="002138F7"/>
    <w:rsid w:val="0021438B"/>
    <w:rsid w:val="00220079"/>
    <w:rsid w:val="00221B4E"/>
    <w:rsid w:val="00223066"/>
    <w:rsid w:val="00224A1E"/>
    <w:rsid w:val="002279B6"/>
    <w:rsid w:val="002332B5"/>
    <w:rsid w:val="00233A5D"/>
    <w:rsid w:val="002346C6"/>
    <w:rsid w:val="00236ADC"/>
    <w:rsid w:val="00237B17"/>
    <w:rsid w:val="00247966"/>
    <w:rsid w:val="0025094F"/>
    <w:rsid w:val="00250BD2"/>
    <w:rsid w:val="00253BCA"/>
    <w:rsid w:val="00257C31"/>
    <w:rsid w:val="00261874"/>
    <w:rsid w:val="00261B23"/>
    <w:rsid w:val="00261DD6"/>
    <w:rsid w:val="00263BC4"/>
    <w:rsid w:val="00265250"/>
    <w:rsid w:val="002656C9"/>
    <w:rsid w:val="00267685"/>
    <w:rsid w:val="0027042B"/>
    <w:rsid w:val="002715AC"/>
    <w:rsid w:val="00274C74"/>
    <w:rsid w:val="00277766"/>
    <w:rsid w:val="00277BEC"/>
    <w:rsid w:val="00277DE6"/>
    <w:rsid w:val="0028180B"/>
    <w:rsid w:val="00281899"/>
    <w:rsid w:val="00281FCD"/>
    <w:rsid w:val="00284AB4"/>
    <w:rsid w:val="0028622D"/>
    <w:rsid w:val="00287D24"/>
    <w:rsid w:val="00290954"/>
    <w:rsid w:val="00291105"/>
    <w:rsid w:val="00297995"/>
    <w:rsid w:val="002A29AA"/>
    <w:rsid w:val="002A474F"/>
    <w:rsid w:val="002A4FA7"/>
    <w:rsid w:val="002A5349"/>
    <w:rsid w:val="002A5887"/>
    <w:rsid w:val="002A6951"/>
    <w:rsid w:val="002B0AD8"/>
    <w:rsid w:val="002B32EA"/>
    <w:rsid w:val="002B3DD1"/>
    <w:rsid w:val="002B4FC0"/>
    <w:rsid w:val="002B6AC5"/>
    <w:rsid w:val="002B7742"/>
    <w:rsid w:val="002C19EB"/>
    <w:rsid w:val="002D1221"/>
    <w:rsid w:val="002D133D"/>
    <w:rsid w:val="002D792B"/>
    <w:rsid w:val="002E0075"/>
    <w:rsid w:val="002E1713"/>
    <w:rsid w:val="002E2783"/>
    <w:rsid w:val="002E6130"/>
    <w:rsid w:val="002E6F71"/>
    <w:rsid w:val="002F0760"/>
    <w:rsid w:val="002F08AB"/>
    <w:rsid w:val="002F0AD1"/>
    <w:rsid w:val="002F2A59"/>
    <w:rsid w:val="00301FF0"/>
    <w:rsid w:val="00302A93"/>
    <w:rsid w:val="00304084"/>
    <w:rsid w:val="003044F6"/>
    <w:rsid w:val="003047FC"/>
    <w:rsid w:val="003079A1"/>
    <w:rsid w:val="00315E32"/>
    <w:rsid w:val="00316F8A"/>
    <w:rsid w:val="00324D83"/>
    <w:rsid w:val="00326FDC"/>
    <w:rsid w:val="003276D0"/>
    <w:rsid w:val="003315A3"/>
    <w:rsid w:val="00332216"/>
    <w:rsid w:val="00335244"/>
    <w:rsid w:val="003357E7"/>
    <w:rsid w:val="003414B3"/>
    <w:rsid w:val="00345B4F"/>
    <w:rsid w:val="0034722C"/>
    <w:rsid w:val="00347C89"/>
    <w:rsid w:val="0035168A"/>
    <w:rsid w:val="00351E8A"/>
    <w:rsid w:val="00353D85"/>
    <w:rsid w:val="00354639"/>
    <w:rsid w:val="003557D1"/>
    <w:rsid w:val="00365DFB"/>
    <w:rsid w:val="003667A9"/>
    <w:rsid w:val="0037174A"/>
    <w:rsid w:val="00376383"/>
    <w:rsid w:val="003809A6"/>
    <w:rsid w:val="003813A9"/>
    <w:rsid w:val="0038765F"/>
    <w:rsid w:val="00390B4D"/>
    <w:rsid w:val="003A51C8"/>
    <w:rsid w:val="003A5522"/>
    <w:rsid w:val="003A5CF7"/>
    <w:rsid w:val="003B05EC"/>
    <w:rsid w:val="003B1758"/>
    <w:rsid w:val="003B1DF7"/>
    <w:rsid w:val="003B342F"/>
    <w:rsid w:val="003B4488"/>
    <w:rsid w:val="003B5065"/>
    <w:rsid w:val="003B63E4"/>
    <w:rsid w:val="003B6E71"/>
    <w:rsid w:val="003C1559"/>
    <w:rsid w:val="003C1C21"/>
    <w:rsid w:val="003C20D9"/>
    <w:rsid w:val="003C22FD"/>
    <w:rsid w:val="003C3DEC"/>
    <w:rsid w:val="003C6816"/>
    <w:rsid w:val="003D46A6"/>
    <w:rsid w:val="003D61F7"/>
    <w:rsid w:val="003E2883"/>
    <w:rsid w:val="003E3EF3"/>
    <w:rsid w:val="003E4258"/>
    <w:rsid w:val="003E6156"/>
    <w:rsid w:val="003E6858"/>
    <w:rsid w:val="003E6F2C"/>
    <w:rsid w:val="003F0ECA"/>
    <w:rsid w:val="003F2394"/>
    <w:rsid w:val="003F38C2"/>
    <w:rsid w:val="003F4862"/>
    <w:rsid w:val="003F50DC"/>
    <w:rsid w:val="003F55AB"/>
    <w:rsid w:val="003F7957"/>
    <w:rsid w:val="003F7E41"/>
    <w:rsid w:val="00400233"/>
    <w:rsid w:val="00400F45"/>
    <w:rsid w:val="00402EB0"/>
    <w:rsid w:val="0041152A"/>
    <w:rsid w:val="00411A15"/>
    <w:rsid w:val="00412F31"/>
    <w:rsid w:val="004162BF"/>
    <w:rsid w:val="00416D0C"/>
    <w:rsid w:val="004245DF"/>
    <w:rsid w:val="00427AAB"/>
    <w:rsid w:val="0043030F"/>
    <w:rsid w:val="004313BC"/>
    <w:rsid w:val="00432322"/>
    <w:rsid w:val="004337D5"/>
    <w:rsid w:val="00440077"/>
    <w:rsid w:val="00441479"/>
    <w:rsid w:val="00445999"/>
    <w:rsid w:val="0045033B"/>
    <w:rsid w:val="00450DC5"/>
    <w:rsid w:val="00454FCA"/>
    <w:rsid w:val="004612C3"/>
    <w:rsid w:val="00463CA1"/>
    <w:rsid w:val="004650CB"/>
    <w:rsid w:val="00467261"/>
    <w:rsid w:val="00471841"/>
    <w:rsid w:val="0047409F"/>
    <w:rsid w:val="0047551C"/>
    <w:rsid w:val="004756B5"/>
    <w:rsid w:val="00477CAA"/>
    <w:rsid w:val="00481825"/>
    <w:rsid w:val="0048185D"/>
    <w:rsid w:val="004820AF"/>
    <w:rsid w:val="00482C95"/>
    <w:rsid w:val="00485714"/>
    <w:rsid w:val="004900E7"/>
    <w:rsid w:val="00490A38"/>
    <w:rsid w:val="004914FC"/>
    <w:rsid w:val="004931F3"/>
    <w:rsid w:val="004A01DC"/>
    <w:rsid w:val="004A0671"/>
    <w:rsid w:val="004A5020"/>
    <w:rsid w:val="004A612E"/>
    <w:rsid w:val="004A6F14"/>
    <w:rsid w:val="004B117D"/>
    <w:rsid w:val="004B41DD"/>
    <w:rsid w:val="004C0BC0"/>
    <w:rsid w:val="004C23A3"/>
    <w:rsid w:val="004C2CC2"/>
    <w:rsid w:val="004C2F8E"/>
    <w:rsid w:val="004C526B"/>
    <w:rsid w:val="004C6724"/>
    <w:rsid w:val="004C6785"/>
    <w:rsid w:val="004C6C6F"/>
    <w:rsid w:val="004D115F"/>
    <w:rsid w:val="004D317B"/>
    <w:rsid w:val="004D4BE2"/>
    <w:rsid w:val="004E121C"/>
    <w:rsid w:val="004E164D"/>
    <w:rsid w:val="004E1E7B"/>
    <w:rsid w:val="004E2D0D"/>
    <w:rsid w:val="004E5E0A"/>
    <w:rsid w:val="004E5E12"/>
    <w:rsid w:val="004F1890"/>
    <w:rsid w:val="004F1D6A"/>
    <w:rsid w:val="004F1E5B"/>
    <w:rsid w:val="004F5762"/>
    <w:rsid w:val="00500C7E"/>
    <w:rsid w:val="005011CE"/>
    <w:rsid w:val="0050263A"/>
    <w:rsid w:val="0050358D"/>
    <w:rsid w:val="00503E27"/>
    <w:rsid w:val="00504C76"/>
    <w:rsid w:val="00505218"/>
    <w:rsid w:val="00506650"/>
    <w:rsid w:val="00507A99"/>
    <w:rsid w:val="005118B9"/>
    <w:rsid w:val="0051300B"/>
    <w:rsid w:val="005133CD"/>
    <w:rsid w:val="00515F60"/>
    <w:rsid w:val="005164FD"/>
    <w:rsid w:val="00517224"/>
    <w:rsid w:val="00517952"/>
    <w:rsid w:val="00517FBC"/>
    <w:rsid w:val="005211DC"/>
    <w:rsid w:val="005225C0"/>
    <w:rsid w:val="005242C8"/>
    <w:rsid w:val="0052677B"/>
    <w:rsid w:val="00536A9D"/>
    <w:rsid w:val="00540F39"/>
    <w:rsid w:val="00540FFE"/>
    <w:rsid w:val="00545DFA"/>
    <w:rsid w:val="00546121"/>
    <w:rsid w:val="0055021F"/>
    <w:rsid w:val="0055118B"/>
    <w:rsid w:val="00551243"/>
    <w:rsid w:val="00553C4B"/>
    <w:rsid w:val="005541B6"/>
    <w:rsid w:val="005561ED"/>
    <w:rsid w:val="00557A16"/>
    <w:rsid w:val="00562E32"/>
    <w:rsid w:val="00565B05"/>
    <w:rsid w:val="00566C7A"/>
    <w:rsid w:val="005673FE"/>
    <w:rsid w:val="005705E6"/>
    <w:rsid w:val="005717A8"/>
    <w:rsid w:val="005727D7"/>
    <w:rsid w:val="00577654"/>
    <w:rsid w:val="00584832"/>
    <w:rsid w:val="0058656A"/>
    <w:rsid w:val="00591086"/>
    <w:rsid w:val="00591702"/>
    <w:rsid w:val="0059400B"/>
    <w:rsid w:val="0059402D"/>
    <w:rsid w:val="0059523F"/>
    <w:rsid w:val="00595D34"/>
    <w:rsid w:val="005A0E0E"/>
    <w:rsid w:val="005A1A54"/>
    <w:rsid w:val="005A219E"/>
    <w:rsid w:val="005A3E9D"/>
    <w:rsid w:val="005A4FD3"/>
    <w:rsid w:val="005A5527"/>
    <w:rsid w:val="005B041D"/>
    <w:rsid w:val="005B1ADB"/>
    <w:rsid w:val="005B2F44"/>
    <w:rsid w:val="005B4462"/>
    <w:rsid w:val="005B4F96"/>
    <w:rsid w:val="005B568B"/>
    <w:rsid w:val="005C0DDE"/>
    <w:rsid w:val="005C210C"/>
    <w:rsid w:val="005C2EBD"/>
    <w:rsid w:val="005C457E"/>
    <w:rsid w:val="005C51C6"/>
    <w:rsid w:val="005C5BA8"/>
    <w:rsid w:val="005C706B"/>
    <w:rsid w:val="005D048B"/>
    <w:rsid w:val="005D2309"/>
    <w:rsid w:val="005D44C6"/>
    <w:rsid w:val="005D518A"/>
    <w:rsid w:val="005D59D4"/>
    <w:rsid w:val="005E5074"/>
    <w:rsid w:val="005E6A27"/>
    <w:rsid w:val="005F15AD"/>
    <w:rsid w:val="005F2CAA"/>
    <w:rsid w:val="005F70A1"/>
    <w:rsid w:val="0060136D"/>
    <w:rsid w:val="006013D6"/>
    <w:rsid w:val="006019FB"/>
    <w:rsid w:val="00605B32"/>
    <w:rsid w:val="00606358"/>
    <w:rsid w:val="00612331"/>
    <w:rsid w:val="00612F66"/>
    <w:rsid w:val="0061338F"/>
    <w:rsid w:val="00613EAE"/>
    <w:rsid w:val="006153E1"/>
    <w:rsid w:val="0061554A"/>
    <w:rsid w:val="00615B1F"/>
    <w:rsid w:val="00616ED4"/>
    <w:rsid w:val="00617A96"/>
    <w:rsid w:val="006202FA"/>
    <w:rsid w:val="0062147C"/>
    <w:rsid w:val="00623C7C"/>
    <w:rsid w:val="00624DB5"/>
    <w:rsid w:val="00627F05"/>
    <w:rsid w:val="00632825"/>
    <w:rsid w:val="006340E1"/>
    <w:rsid w:val="00635025"/>
    <w:rsid w:val="006369E7"/>
    <w:rsid w:val="00643015"/>
    <w:rsid w:val="00643CF7"/>
    <w:rsid w:val="00644BEE"/>
    <w:rsid w:val="006459C7"/>
    <w:rsid w:val="006500B5"/>
    <w:rsid w:val="006504D8"/>
    <w:rsid w:val="006505EA"/>
    <w:rsid w:val="00650E47"/>
    <w:rsid w:val="00651CEC"/>
    <w:rsid w:val="00662966"/>
    <w:rsid w:val="006631DA"/>
    <w:rsid w:val="006641BC"/>
    <w:rsid w:val="00667FCB"/>
    <w:rsid w:val="00671B34"/>
    <w:rsid w:val="00673C21"/>
    <w:rsid w:val="00673EAB"/>
    <w:rsid w:val="006765BD"/>
    <w:rsid w:val="00677A34"/>
    <w:rsid w:val="006805FF"/>
    <w:rsid w:val="0068118B"/>
    <w:rsid w:val="006823A7"/>
    <w:rsid w:val="00686E79"/>
    <w:rsid w:val="0069182F"/>
    <w:rsid w:val="006939EF"/>
    <w:rsid w:val="00697CEE"/>
    <w:rsid w:val="006A2648"/>
    <w:rsid w:val="006A67B6"/>
    <w:rsid w:val="006A70F1"/>
    <w:rsid w:val="006A7B21"/>
    <w:rsid w:val="006A7D23"/>
    <w:rsid w:val="006B0196"/>
    <w:rsid w:val="006B09D1"/>
    <w:rsid w:val="006B0E94"/>
    <w:rsid w:val="006B5E10"/>
    <w:rsid w:val="006B6B9B"/>
    <w:rsid w:val="006C0D31"/>
    <w:rsid w:val="006C1DC8"/>
    <w:rsid w:val="006C462A"/>
    <w:rsid w:val="006C5E56"/>
    <w:rsid w:val="006C6519"/>
    <w:rsid w:val="006C72D7"/>
    <w:rsid w:val="006D0DAE"/>
    <w:rsid w:val="006D1282"/>
    <w:rsid w:val="006D128B"/>
    <w:rsid w:val="006D4A56"/>
    <w:rsid w:val="006E3A48"/>
    <w:rsid w:val="006E5142"/>
    <w:rsid w:val="006E665D"/>
    <w:rsid w:val="006E75E9"/>
    <w:rsid w:val="006F2840"/>
    <w:rsid w:val="006F41A1"/>
    <w:rsid w:val="006F42EC"/>
    <w:rsid w:val="006F6FBE"/>
    <w:rsid w:val="0070220F"/>
    <w:rsid w:val="00705E2A"/>
    <w:rsid w:val="00706495"/>
    <w:rsid w:val="00706B2C"/>
    <w:rsid w:val="00710E9B"/>
    <w:rsid w:val="007148B9"/>
    <w:rsid w:val="007155C1"/>
    <w:rsid w:val="00715B18"/>
    <w:rsid w:val="007201EB"/>
    <w:rsid w:val="00724313"/>
    <w:rsid w:val="00725357"/>
    <w:rsid w:val="00731582"/>
    <w:rsid w:val="00733589"/>
    <w:rsid w:val="0073471D"/>
    <w:rsid w:val="00741628"/>
    <w:rsid w:val="007454EA"/>
    <w:rsid w:val="00750BDF"/>
    <w:rsid w:val="00752F5F"/>
    <w:rsid w:val="00754A4C"/>
    <w:rsid w:val="00760553"/>
    <w:rsid w:val="00760966"/>
    <w:rsid w:val="00761F70"/>
    <w:rsid w:val="00765802"/>
    <w:rsid w:val="00766F63"/>
    <w:rsid w:val="00767B37"/>
    <w:rsid w:val="0077012B"/>
    <w:rsid w:val="00771FF5"/>
    <w:rsid w:val="00776E39"/>
    <w:rsid w:val="00780866"/>
    <w:rsid w:val="0078150B"/>
    <w:rsid w:val="0078152D"/>
    <w:rsid w:val="0078239F"/>
    <w:rsid w:val="00783C69"/>
    <w:rsid w:val="00784559"/>
    <w:rsid w:val="00790948"/>
    <w:rsid w:val="00790D40"/>
    <w:rsid w:val="0079514C"/>
    <w:rsid w:val="007A09A0"/>
    <w:rsid w:val="007A42BB"/>
    <w:rsid w:val="007A478B"/>
    <w:rsid w:val="007A4AAF"/>
    <w:rsid w:val="007B0972"/>
    <w:rsid w:val="007B0A19"/>
    <w:rsid w:val="007B0B32"/>
    <w:rsid w:val="007B188D"/>
    <w:rsid w:val="007B1C21"/>
    <w:rsid w:val="007B2387"/>
    <w:rsid w:val="007B591C"/>
    <w:rsid w:val="007B780F"/>
    <w:rsid w:val="007C6958"/>
    <w:rsid w:val="007C7137"/>
    <w:rsid w:val="007D1ED3"/>
    <w:rsid w:val="007D4616"/>
    <w:rsid w:val="007D540E"/>
    <w:rsid w:val="007D7662"/>
    <w:rsid w:val="007D78B9"/>
    <w:rsid w:val="007E05C7"/>
    <w:rsid w:val="007E0A17"/>
    <w:rsid w:val="007E1E38"/>
    <w:rsid w:val="007E7032"/>
    <w:rsid w:val="007F0106"/>
    <w:rsid w:val="007F311C"/>
    <w:rsid w:val="007F6E87"/>
    <w:rsid w:val="007F76A8"/>
    <w:rsid w:val="007F7778"/>
    <w:rsid w:val="00800F4F"/>
    <w:rsid w:val="00802415"/>
    <w:rsid w:val="00802829"/>
    <w:rsid w:val="00802BA5"/>
    <w:rsid w:val="008034DF"/>
    <w:rsid w:val="00804ADD"/>
    <w:rsid w:val="008071BB"/>
    <w:rsid w:val="00807760"/>
    <w:rsid w:val="00816F42"/>
    <w:rsid w:val="008177DB"/>
    <w:rsid w:val="00817B87"/>
    <w:rsid w:val="00820585"/>
    <w:rsid w:val="00820BD3"/>
    <w:rsid w:val="00821FE4"/>
    <w:rsid w:val="0082417B"/>
    <w:rsid w:val="00831D26"/>
    <w:rsid w:val="00831DC2"/>
    <w:rsid w:val="00832D5A"/>
    <w:rsid w:val="00833157"/>
    <w:rsid w:val="008442A5"/>
    <w:rsid w:val="00850CA0"/>
    <w:rsid w:val="00854D7E"/>
    <w:rsid w:val="00855341"/>
    <w:rsid w:val="0085657E"/>
    <w:rsid w:val="00865010"/>
    <w:rsid w:val="00870849"/>
    <w:rsid w:val="00870852"/>
    <w:rsid w:val="00871799"/>
    <w:rsid w:val="00873060"/>
    <w:rsid w:val="008756FF"/>
    <w:rsid w:val="00880940"/>
    <w:rsid w:val="008842C9"/>
    <w:rsid w:val="00885684"/>
    <w:rsid w:val="008865A9"/>
    <w:rsid w:val="00886749"/>
    <w:rsid w:val="00890B0A"/>
    <w:rsid w:val="00891869"/>
    <w:rsid w:val="0089409F"/>
    <w:rsid w:val="008A4DC6"/>
    <w:rsid w:val="008A5CF7"/>
    <w:rsid w:val="008C1AE5"/>
    <w:rsid w:val="008C244F"/>
    <w:rsid w:val="008C70AD"/>
    <w:rsid w:val="008C7F37"/>
    <w:rsid w:val="008D27C1"/>
    <w:rsid w:val="008D74D7"/>
    <w:rsid w:val="008E0DB2"/>
    <w:rsid w:val="008E3187"/>
    <w:rsid w:val="008E4628"/>
    <w:rsid w:val="008E489E"/>
    <w:rsid w:val="008E49D1"/>
    <w:rsid w:val="008E5CF1"/>
    <w:rsid w:val="008E7168"/>
    <w:rsid w:val="008F1D0E"/>
    <w:rsid w:val="008F25FD"/>
    <w:rsid w:val="008F3686"/>
    <w:rsid w:val="008F57CC"/>
    <w:rsid w:val="008F681A"/>
    <w:rsid w:val="008F6909"/>
    <w:rsid w:val="008F7760"/>
    <w:rsid w:val="00900C8F"/>
    <w:rsid w:val="009039C2"/>
    <w:rsid w:val="00904A62"/>
    <w:rsid w:val="00905980"/>
    <w:rsid w:val="009104FE"/>
    <w:rsid w:val="009130E1"/>
    <w:rsid w:val="00914210"/>
    <w:rsid w:val="009159AE"/>
    <w:rsid w:val="00923F37"/>
    <w:rsid w:val="00924B04"/>
    <w:rsid w:val="0093031A"/>
    <w:rsid w:val="00932B69"/>
    <w:rsid w:val="00935189"/>
    <w:rsid w:val="00935190"/>
    <w:rsid w:val="00935BE0"/>
    <w:rsid w:val="0093633B"/>
    <w:rsid w:val="00941914"/>
    <w:rsid w:val="009427B4"/>
    <w:rsid w:val="00944410"/>
    <w:rsid w:val="00946414"/>
    <w:rsid w:val="00950806"/>
    <w:rsid w:val="00953A48"/>
    <w:rsid w:val="00955436"/>
    <w:rsid w:val="00955EF6"/>
    <w:rsid w:val="009564F3"/>
    <w:rsid w:val="00957A21"/>
    <w:rsid w:val="00957BF6"/>
    <w:rsid w:val="00964170"/>
    <w:rsid w:val="0096723D"/>
    <w:rsid w:val="00967E8E"/>
    <w:rsid w:val="00970458"/>
    <w:rsid w:val="00972BB2"/>
    <w:rsid w:val="00973BC0"/>
    <w:rsid w:val="00973ED1"/>
    <w:rsid w:val="00975E42"/>
    <w:rsid w:val="00976B3E"/>
    <w:rsid w:val="00980427"/>
    <w:rsid w:val="00981C79"/>
    <w:rsid w:val="00982946"/>
    <w:rsid w:val="00982D92"/>
    <w:rsid w:val="00985B5D"/>
    <w:rsid w:val="00986EE2"/>
    <w:rsid w:val="009904F0"/>
    <w:rsid w:val="0099379E"/>
    <w:rsid w:val="009959FB"/>
    <w:rsid w:val="00996E65"/>
    <w:rsid w:val="00996F71"/>
    <w:rsid w:val="00997A7B"/>
    <w:rsid w:val="009A26BF"/>
    <w:rsid w:val="009A285E"/>
    <w:rsid w:val="009A5D45"/>
    <w:rsid w:val="009A767C"/>
    <w:rsid w:val="009B02D6"/>
    <w:rsid w:val="009B12B6"/>
    <w:rsid w:val="009B167C"/>
    <w:rsid w:val="009B2192"/>
    <w:rsid w:val="009B4D7D"/>
    <w:rsid w:val="009B58A8"/>
    <w:rsid w:val="009B6250"/>
    <w:rsid w:val="009B6E53"/>
    <w:rsid w:val="009B7CDD"/>
    <w:rsid w:val="009C09D6"/>
    <w:rsid w:val="009C2491"/>
    <w:rsid w:val="009C281D"/>
    <w:rsid w:val="009C2845"/>
    <w:rsid w:val="009C4615"/>
    <w:rsid w:val="009C4C4E"/>
    <w:rsid w:val="009C69F0"/>
    <w:rsid w:val="009C7C43"/>
    <w:rsid w:val="009D24C6"/>
    <w:rsid w:val="009D39DD"/>
    <w:rsid w:val="009D55E8"/>
    <w:rsid w:val="009D5F41"/>
    <w:rsid w:val="009D6400"/>
    <w:rsid w:val="009D67A5"/>
    <w:rsid w:val="009E04CA"/>
    <w:rsid w:val="009E60E4"/>
    <w:rsid w:val="009E7625"/>
    <w:rsid w:val="009E7A61"/>
    <w:rsid w:val="009F04E8"/>
    <w:rsid w:val="009F1AB6"/>
    <w:rsid w:val="009F3559"/>
    <w:rsid w:val="009F47F2"/>
    <w:rsid w:val="009F4A43"/>
    <w:rsid w:val="009F51FC"/>
    <w:rsid w:val="009F57C5"/>
    <w:rsid w:val="009F644C"/>
    <w:rsid w:val="00A002B4"/>
    <w:rsid w:val="00A06F53"/>
    <w:rsid w:val="00A0716E"/>
    <w:rsid w:val="00A10AB2"/>
    <w:rsid w:val="00A11D36"/>
    <w:rsid w:val="00A1247C"/>
    <w:rsid w:val="00A13C8A"/>
    <w:rsid w:val="00A163BC"/>
    <w:rsid w:val="00A16E08"/>
    <w:rsid w:val="00A17C58"/>
    <w:rsid w:val="00A24891"/>
    <w:rsid w:val="00A25454"/>
    <w:rsid w:val="00A257CF"/>
    <w:rsid w:val="00A276AE"/>
    <w:rsid w:val="00A340A8"/>
    <w:rsid w:val="00A34A7B"/>
    <w:rsid w:val="00A366C1"/>
    <w:rsid w:val="00A36A92"/>
    <w:rsid w:val="00A422E6"/>
    <w:rsid w:val="00A46172"/>
    <w:rsid w:val="00A4676C"/>
    <w:rsid w:val="00A527CD"/>
    <w:rsid w:val="00A545F2"/>
    <w:rsid w:val="00A569F6"/>
    <w:rsid w:val="00A62B14"/>
    <w:rsid w:val="00A63F7F"/>
    <w:rsid w:val="00A64100"/>
    <w:rsid w:val="00A66489"/>
    <w:rsid w:val="00A66B2B"/>
    <w:rsid w:val="00A672EE"/>
    <w:rsid w:val="00A73878"/>
    <w:rsid w:val="00A73A98"/>
    <w:rsid w:val="00A76829"/>
    <w:rsid w:val="00A82DEA"/>
    <w:rsid w:val="00A85003"/>
    <w:rsid w:val="00A856F2"/>
    <w:rsid w:val="00A8649B"/>
    <w:rsid w:val="00A872AA"/>
    <w:rsid w:val="00A92E3C"/>
    <w:rsid w:val="00A94C36"/>
    <w:rsid w:val="00A97D29"/>
    <w:rsid w:val="00AA1ADE"/>
    <w:rsid w:val="00AA24B1"/>
    <w:rsid w:val="00AA2F64"/>
    <w:rsid w:val="00AA71D2"/>
    <w:rsid w:val="00AB0B03"/>
    <w:rsid w:val="00AB3341"/>
    <w:rsid w:val="00AB42ED"/>
    <w:rsid w:val="00AB4EC8"/>
    <w:rsid w:val="00AB78A1"/>
    <w:rsid w:val="00AC0572"/>
    <w:rsid w:val="00AC30AB"/>
    <w:rsid w:val="00AC3149"/>
    <w:rsid w:val="00AC36EC"/>
    <w:rsid w:val="00AC5AA2"/>
    <w:rsid w:val="00AC60C1"/>
    <w:rsid w:val="00AC64F8"/>
    <w:rsid w:val="00AC71A0"/>
    <w:rsid w:val="00AD5D15"/>
    <w:rsid w:val="00AD65BA"/>
    <w:rsid w:val="00AD72EB"/>
    <w:rsid w:val="00AD79A6"/>
    <w:rsid w:val="00AD7D15"/>
    <w:rsid w:val="00AE0D86"/>
    <w:rsid w:val="00AE63C5"/>
    <w:rsid w:val="00AE762B"/>
    <w:rsid w:val="00AF07C9"/>
    <w:rsid w:val="00AF08CE"/>
    <w:rsid w:val="00AF1891"/>
    <w:rsid w:val="00AF4172"/>
    <w:rsid w:val="00AF5A2E"/>
    <w:rsid w:val="00AF5A37"/>
    <w:rsid w:val="00B0060E"/>
    <w:rsid w:val="00B021D3"/>
    <w:rsid w:val="00B0237B"/>
    <w:rsid w:val="00B039A2"/>
    <w:rsid w:val="00B07911"/>
    <w:rsid w:val="00B11687"/>
    <w:rsid w:val="00B140CB"/>
    <w:rsid w:val="00B142D3"/>
    <w:rsid w:val="00B14D0B"/>
    <w:rsid w:val="00B1504A"/>
    <w:rsid w:val="00B17E62"/>
    <w:rsid w:val="00B17FE6"/>
    <w:rsid w:val="00B2018B"/>
    <w:rsid w:val="00B265BD"/>
    <w:rsid w:val="00B26F5E"/>
    <w:rsid w:val="00B307AA"/>
    <w:rsid w:val="00B324F3"/>
    <w:rsid w:val="00B3798C"/>
    <w:rsid w:val="00B40B99"/>
    <w:rsid w:val="00B42458"/>
    <w:rsid w:val="00B44BE2"/>
    <w:rsid w:val="00B50651"/>
    <w:rsid w:val="00B510FE"/>
    <w:rsid w:val="00B516BA"/>
    <w:rsid w:val="00B5662E"/>
    <w:rsid w:val="00B57C08"/>
    <w:rsid w:val="00B60245"/>
    <w:rsid w:val="00B6045A"/>
    <w:rsid w:val="00B65EBB"/>
    <w:rsid w:val="00B66698"/>
    <w:rsid w:val="00B668F1"/>
    <w:rsid w:val="00B676D8"/>
    <w:rsid w:val="00B67F47"/>
    <w:rsid w:val="00B70C79"/>
    <w:rsid w:val="00B70F03"/>
    <w:rsid w:val="00B73391"/>
    <w:rsid w:val="00B75BCD"/>
    <w:rsid w:val="00B763DF"/>
    <w:rsid w:val="00B76DB2"/>
    <w:rsid w:val="00B77191"/>
    <w:rsid w:val="00B80371"/>
    <w:rsid w:val="00B81BF2"/>
    <w:rsid w:val="00B82F1F"/>
    <w:rsid w:val="00B82F47"/>
    <w:rsid w:val="00B838DE"/>
    <w:rsid w:val="00B83EBF"/>
    <w:rsid w:val="00B9091E"/>
    <w:rsid w:val="00B90DFC"/>
    <w:rsid w:val="00B937D0"/>
    <w:rsid w:val="00B94833"/>
    <w:rsid w:val="00B95EFA"/>
    <w:rsid w:val="00B9682F"/>
    <w:rsid w:val="00BA0186"/>
    <w:rsid w:val="00BA1D6F"/>
    <w:rsid w:val="00BA2924"/>
    <w:rsid w:val="00BA5F42"/>
    <w:rsid w:val="00BA74B2"/>
    <w:rsid w:val="00BA7530"/>
    <w:rsid w:val="00BB0FC4"/>
    <w:rsid w:val="00BB114A"/>
    <w:rsid w:val="00BB3A97"/>
    <w:rsid w:val="00BB507F"/>
    <w:rsid w:val="00BB522E"/>
    <w:rsid w:val="00BB7473"/>
    <w:rsid w:val="00BC036A"/>
    <w:rsid w:val="00BC215E"/>
    <w:rsid w:val="00BC4134"/>
    <w:rsid w:val="00BC59D7"/>
    <w:rsid w:val="00BC6B83"/>
    <w:rsid w:val="00BC6CCA"/>
    <w:rsid w:val="00BD57C0"/>
    <w:rsid w:val="00BE1758"/>
    <w:rsid w:val="00BE3A16"/>
    <w:rsid w:val="00BE5317"/>
    <w:rsid w:val="00BF12EC"/>
    <w:rsid w:val="00BF2F9D"/>
    <w:rsid w:val="00BF3EC9"/>
    <w:rsid w:val="00C00E78"/>
    <w:rsid w:val="00C034C8"/>
    <w:rsid w:val="00C03D4C"/>
    <w:rsid w:val="00C0593E"/>
    <w:rsid w:val="00C06219"/>
    <w:rsid w:val="00C072A8"/>
    <w:rsid w:val="00C1023A"/>
    <w:rsid w:val="00C10B7F"/>
    <w:rsid w:val="00C126A1"/>
    <w:rsid w:val="00C12888"/>
    <w:rsid w:val="00C129D1"/>
    <w:rsid w:val="00C13C09"/>
    <w:rsid w:val="00C206FE"/>
    <w:rsid w:val="00C20E00"/>
    <w:rsid w:val="00C23807"/>
    <w:rsid w:val="00C23DD7"/>
    <w:rsid w:val="00C3165F"/>
    <w:rsid w:val="00C31A19"/>
    <w:rsid w:val="00C3401A"/>
    <w:rsid w:val="00C343D3"/>
    <w:rsid w:val="00C3582A"/>
    <w:rsid w:val="00C36A10"/>
    <w:rsid w:val="00C36D2C"/>
    <w:rsid w:val="00C36D8D"/>
    <w:rsid w:val="00C40677"/>
    <w:rsid w:val="00C41D3F"/>
    <w:rsid w:val="00C4373F"/>
    <w:rsid w:val="00C508D3"/>
    <w:rsid w:val="00C53552"/>
    <w:rsid w:val="00C54713"/>
    <w:rsid w:val="00C55F4A"/>
    <w:rsid w:val="00C5713D"/>
    <w:rsid w:val="00C57D03"/>
    <w:rsid w:val="00C60573"/>
    <w:rsid w:val="00C620C0"/>
    <w:rsid w:val="00C6370E"/>
    <w:rsid w:val="00C63F33"/>
    <w:rsid w:val="00C6470D"/>
    <w:rsid w:val="00C649F6"/>
    <w:rsid w:val="00C6702B"/>
    <w:rsid w:val="00C71E40"/>
    <w:rsid w:val="00C7240B"/>
    <w:rsid w:val="00C72F57"/>
    <w:rsid w:val="00C813A3"/>
    <w:rsid w:val="00C82EE5"/>
    <w:rsid w:val="00C83506"/>
    <w:rsid w:val="00C83837"/>
    <w:rsid w:val="00C86C34"/>
    <w:rsid w:val="00C93D3E"/>
    <w:rsid w:val="00C95F02"/>
    <w:rsid w:val="00C96672"/>
    <w:rsid w:val="00CA0840"/>
    <w:rsid w:val="00CA2FCF"/>
    <w:rsid w:val="00CA4143"/>
    <w:rsid w:val="00CA464F"/>
    <w:rsid w:val="00CA5370"/>
    <w:rsid w:val="00CB1007"/>
    <w:rsid w:val="00CB10B1"/>
    <w:rsid w:val="00CB15C5"/>
    <w:rsid w:val="00CB333F"/>
    <w:rsid w:val="00CB3CCD"/>
    <w:rsid w:val="00CC52C1"/>
    <w:rsid w:val="00CD0DFB"/>
    <w:rsid w:val="00CD1C2B"/>
    <w:rsid w:val="00CD1F35"/>
    <w:rsid w:val="00CE41C1"/>
    <w:rsid w:val="00CE773D"/>
    <w:rsid w:val="00CF163A"/>
    <w:rsid w:val="00CF3291"/>
    <w:rsid w:val="00D0290A"/>
    <w:rsid w:val="00D12082"/>
    <w:rsid w:val="00D126F0"/>
    <w:rsid w:val="00D14F7A"/>
    <w:rsid w:val="00D154C5"/>
    <w:rsid w:val="00D15AC8"/>
    <w:rsid w:val="00D163BB"/>
    <w:rsid w:val="00D17388"/>
    <w:rsid w:val="00D17F10"/>
    <w:rsid w:val="00D20230"/>
    <w:rsid w:val="00D20C7E"/>
    <w:rsid w:val="00D26278"/>
    <w:rsid w:val="00D262A5"/>
    <w:rsid w:val="00D268E2"/>
    <w:rsid w:val="00D271A5"/>
    <w:rsid w:val="00D3103C"/>
    <w:rsid w:val="00D31F55"/>
    <w:rsid w:val="00D32B33"/>
    <w:rsid w:val="00D33817"/>
    <w:rsid w:val="00D33E8D"/>
    <w:rsid w:val="00D37712"/>
    <w:rsid w:val="00D40DB6"/>
    <w:rsid w:val="00D43162"/>
    <w:rsid w:val="00D45DA0"/>
    <w:rsid w:val="00D50ABA"/>
    <w:rsid w:val="00D5227F"/>
    <w:rsid w:val="00D52C36"/>
    <w:rsid w:val="00D54159"/>
    <w:rsid w:val="00D54C48"/>
    <w:rsid w:val="00D54E25"/>
    <w:rsid w:val="00D5504B"/>
    <w:rsid w:val="00D5522B"/>
    <w:rsid w:val="00D5527B"/>
    <w:rsid w:val="00D60B2E"/>
    <w:rsid w:val="00D60CBE"/>
    <w:rsid w:val="00D60E72"/>
    <w:rsid w:val="00D622B9"/>
    <w:rsid w:val="00D657B1"/>
    <w:rsid w:val="00D67251"/>
    <w:rsid w:val="00D72302"/>
    <w:rsid w:val="00D723D8"/>
    <w:rsid w:val="00D80A9E"/>
    <w:rsid w:val="00D815E4"/>
    <w:rsid w:val="00D8263D"/>
    <w:rsid w:val="00D90391"/>
    <w:rsid w:val="00D92090"/>
    <w:rsid w:val="00D937F8"/>
    <w:rsid w:val="00D97A52"/>
    <w:rsid w:val="00DA10AA"/>
    <w:rsid w:val="00DA232F"/>
    <w:rsid w:val="00DA31FF"/>
    <w:rsid w:val="00DA3502"/>
    <w:rsid w:val="00DA44E6"/>
    <w:rsid w:val="00DA44EA"/>
    <w:rsid w:val="00DB2D7F"/>
    <w:rsid w:val="00DB2FF4"/>
    <w:rsid w:val="00DB3070"/>
    <w:rsid w:val="00DB472C"/>
    <w:rsid w:val="00DC0F98"/>
    <w:rsid w:val="00DC1584"/>
    <w:rsid w:val="00DC1B27"/>
    <w:rsid w:val="00DC3B13"/>
    <w:rsid w:val="00DC43A6"/>
    <w:rsid w:val="00DC5125"/>
    <w:rsid w:val="00DC58B3"/>
    <w:rsid w:val="00DC605B"/>
    <w:rsid w:val="00DC6AC3"/>
    <w:rsid w:val="00DD01D2"/>
    <w:rsid w:val="00DD1D3A"/>
    <w:rsid w:val="00DD2B1D"/>
    <w:rsid w:val="00DD30AA"/>
    <w:rsid w:val="00DD3A13"/>
    <w:rsid w:val="00DD6BEE"/>
    <w:rsid w:val="00DD763C"/>
    <w:rsid w:val="00DE2D32"/>
    <w:rsid w:val="00DE31A4"/>
    <w:rsid w:val="00DE47BB"/>
    <w:rsid w:val="00DE566F"/>
    <w:rsid w:val="00DE58ED"/>
    <w:rsid w:val="00DF21D0"/>
    <w:rsid w:val="00DF2BA9"/>
    <w:rsid w:val="00E02920"/>
    <w:rsid w:val="00E02BA3"/>
    <w:rsid w:val="00E03E75"/>
    <w:rsid w:val="00E10CE5"/>
    <w:rsid w:val="00E12652"/>
    <w:rsid w:val="00E12B0D"/>
    <w:rsid w:val="00E14337"/>
    <w:rsid w:val="00E17494"/>
    <w:rsid w:val="00E20950"/>
    <w:rsid w:val="00E2411F"/>
    <w:rsid w:val="00E267A9"/>
    <w:rsid w:val="00E30772"/>
    <w:rsid w:val="00E30B7E"/>
    <w:rsid w:val="00E3215A"/>
    <w:rsid w:val="00E35DBB"/>
    <w:rsid w:val="00E37E29"/>
    <w:rsid w:val="00E4613F"/>
    <w:rsid w:val="00E4663B"/>
    <w:rsid w:val="00E46F18"/>
    <w:rsid w:val="00E47934"/>
    <w:rsid w:val="00E47C7E"/>
    <w:rsid w:val="00E47FFA"/>
    <w:rsid w:val="00E504EA"/>
    <w:rsid w:val="00E51FBC"/>
    <w:rsid w:val="00E61D5F"/>
    <w:rsid w:val="00E638C2"/>
    <w:rsid w:val="00E64580"/>
    <w:rsid w:val="00E65E18"/>
    <w:rsid w:val="00E663A0"/>
    <w:rsid w:val="00E701FC"/>
    <w:rsid w:val="00E712FC"/>
    <w:rsid w:val="00E716C4"/>
    <w:rsid w:val="00E71FFD"/>
    <w:rsid w:val="00E76DA4"/>
    <w:rsid w:val="00E77CA2"/>
    <w:rsid w:val="00E77DFA"/>
    <w:rsid w:val="00E77FC7"/>
    <w:rsid w:val="00E81E73"/>
    <w:rsid w:val="00E82169"/>
    <w:rsid w:val="00E830FC"/>
    <w:rsid w:val="00E831BB"/>
    <w:rsid w:val="00E840FC"/>
    <w:rsid w:val="00E85121"/>
    <w:rsid w:val="00E855C0"/>
    <w:rsid w:val="00E8784B"/>
    <w:rsid w:val="00E91B48"/>
    <w:rsid w:val="00E93D15"/>
    <w:rsid w:val="00E976B9"/>
    <w:rsid w:val="00EA206F"/>
    <w:rsid w:val="00EA4E4A"/>
    <w:rsid w:val="00EA5397"/>
    <w:rsid w:val="00EA708D"/>
    <w:rsid w:val="00EB0374"/>
    <w:rsid w:val="00EB1FED"/>
    <w:rsid w:val="00EB292E"/>
    <w:rsid w:val="00EB2CE1"/>
    <w:rsid w:val="00EB3A0E"/>
    <w:rsid w:val="00EB61C9"/>
    <w:rsid w:val="00EB78C4"/>
    <w:rsid w:val="00EC119C"/>
    <w:rsid w:val="00EC1583"/>
    <w:rsid w:val="00EC170F"/>
    <w:rsid w:val="00EC6627"/>
    <w:rsid w:val="00EC6E6F"/>
    <w:rsid w:val="00ED438A"/>
    <w:rsid w:val="00ED7863"/>
    <w:rsid w:val="00EE15BD"/>
    <w:rsid w:val="00EE293C"/>
    <w:rsid w:val="00EE7622"/>
    <w:rsid w:val="00EF14CC"/>
    <w:rsid w:val="00EF2851"/>
    <w:rsid w:val="00EF4F8B"/>
    <w:rsid w:val="00EF64FF"/>
    <w:rsid w:val="00F027D2"/>
    <w:rsid w:val="00F052CA"/>
    <w:rsid w:val="00F07250"/>
    <w:rsid w:val="00F10998"/>
    <w:rsid w:val="00F11A32"/>
    <w:rsid w:val="00F12560"/>
    <w:rsid w:val="00F161E4"/>
    <w:rsid w:val="00F213F1"/>
    <w:rsid w:val="00F24C3E"/>
    <w:rsid w:val="00F25DD6"/>
    <w:rsid w:val="00F267C0"/>
    <w:rsid w:val="00F32985"/>
    <w:rsid w:val="00F33D48"/>
    <w:rsid w:val="00F44838"/>
    <w:rsid w:val="00F46610"/>
    <w:rsid w:val="00F468DC"/>
    <w:rsid w:val="00F47BF4"/>
    <w:rsid w:val="00F5063F"/>
    <w:rsid w:val="00F55ECC"/>
    <w:rsid w:val="00F6102B"/>
    <w:rsid w:val="00F6117C"/>
    <w:rsid w:val="00F6121B"/>
    <w:rsid w:val="00F6146A"/>
    <w:rsid w:val="00F67058"/>
    <w:rsid w:val="00F70DD3"/>
    <w:rsid w:val="00F721AF"/>
    <w:rsid w:val="00F740FF"/>
    <w:rsid w:val="00F74987"/>
    <w:rsid w:val="00F7511C"/>
    <w:rsid w:val="00F75CF3"/>
    <w:rsid w:val="00F76E4E"/>
    <w:rsid w:val="00F83C13"/>
    <w:rsid w:val="00F83DC7"/>
    <w:rsid w:val="00F92F9A"/>
    <w:rsid w:val="00F9515C"/>
    <w:rsid w:val="00F952EE"/>
    <w:rsid w:val="00F95C83"/>
    <w:rsid w:val="00F97744"/>
    <w:rsid w:val="00F979E2"/>
    <w:rsid w:val="00FA20AC"/>
    <w:rsid w:val="00FA3DA6"/>
    <w:rsid w:val="00FA6480"/>
    <w:rsid w:val="00FB00AA"/>
    <w:rsid w:val="00FB00BC"/>
    <w:rsid w:val="00FB2BBB"/>
    <w:rsid w:val="00FB3603"/>
    <w:rsid w:val="00FB4A18"/>
    <w:rsid w:val="00FC16DB"/>
    <w:rsid w:val="00FC6186"/>
    <w:rsid w:val="00FC7FF9"/>
    <w:rsid w:val="00FD129A"/>
    <w:rsid w:val="00FD1AE3"/>
    <w:rsid w:val="00FD30BA"/>
    <w:rsid w:val="00FD352E"/>
    <w:rsid w:val="00FD3995"/>
    <w:rsid w:val="00FD3EC6"/>
    <w:rsid w:val="00FD50E9"/>
    <w:rsid w:val="00FD645E"/>
    <w:rsid w:val="00FD7C24"/>
    <w:rsid w:val="00FE2EE3"/>
    <w:rsid w:val="00FE37B9"/>
    <w:rsid w:val="00FE40D8"/>
    <w:rsid w:val="00FE6763"/>
    <w:rsid w:val="00FF1EA3"/>
    <w:rsid w:val="00FF1F77"/>
    <w:rsid w:val="00FF36B5"/>
    <w:rsid w:val="00FF418E"/>
    <w:rsid w:val="00FF534C"/>
    <w:rsid w:val="00FF55C8"/>
    <w:rsid w:val="00FF78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43C173"/>
  <w15:chartTrackingRefBased/>
  <w15:docId w15:val="{EAD245E0-A2A3-4FD0-BB0C-9C348DFDA4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E76DA4"/>
    <w:pPr>
      <w:spacing w:after="160" w:line="259" w:lineRule="auto"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E76DA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E76DA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E76DA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E76DA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76DA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76DA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76DA4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76DA4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76DA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E76DA4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E76DA4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E76DA4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E76DA4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76DA4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76DA4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76DA4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76DA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76DA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enabsatz">
    <w:name w:val="List Paragraph"/>
    <w:basedOn w:val="Standard"/>
    <w:link w:val="ListenabsatzZchn"/>
    <w:uiPriority w:val="34"/>
    <w:qFormat/>
    <w:rsid w:val="00E76DA4"/>
    <w:pPr>
      <w:ind w:left="720"/>
      <w:contextualSpacing/>
    </w:pPr>
  </w:style>
  <w:style w:type="character" w:styleId="Zeilennummer">
    <w:name w:val="line number"/>
    <w:basedOn w:val="Absatz-Standardschriftart"/>
    <w:uiPriority w:val="99"/>
    <w:semiHidden/>
    <w:unhideWhenUsed/>
    <w:rsid w:val="00E76DA4"/>
  </w:style>
  <w:style w:type="paragraph" w:styleId="Kopfzeile">
    <w:name w:val="header"/>
    <w:basedOn w:val="Standard"/>
    <w:link w:val="KopfzeileZchn"/>
    <w:uiPriority w:val="99"/>
    <w:unhideWhenUsed/>
    <w:rsid w:val="00E76DA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E76DA4"/>
  </w:style>
  <w:style w:type="paragraph" w:styleId="Fuzeile">
    <w:name w:val="footer"/>
    <w:basedOn w:val="Standard"/>
    <w:link w:val="FuzeileZchn"/>
    <w:uiPriority w:val="99"/>
    <w:unhideWhenUsed/>
    <w:rsid w:val="00E76DA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E76DA4"/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E76DA4"/>
    <w:pPr>
      <w:outlineLvl w:val="9"/>
    </w:pPr>
    <w:rPr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E76DA4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E76DA4"/>
    <w:rPr>
      <w:color w:val="0000FF" w:themeColor="hyperlink"/>
      <w:u w:val="single"/>
    </w:rPr>
  </w:style>
  <w:style w:type="character" w:styleId="Platzhaltertext">
    <w:name w:val="Placeholder Text"/>
    <w:basedOn w:val="Absatz-Standardschriftart"/>
    <w:uiPriority w:val="99"/>
    <w:semiHidden/>
    <w:rsid w:val="00E76DA4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E76DA4"/>
    <w:pPr>
      <w:tabs>
        <w:tab w:val="left" w:pos="397"/>
      </w:tabs>
      <w:ind w:left="397" w:hanging="397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E76DA4"/>
  </w:style>
  <w:style w:type="character" w:customStyle="1" w:styleId="CitaviBibliographyEntryZchn">
    <w:name w:val="Citavi Bibliography Entry Zchn"/>
    <w:basedOn w:val="ListenabsatzZchn"/>
    <w:link w:val="CitaviBibliographyEntry"/>
    <w:rsid w:val="00E76DA4"/>
  </w:style>
  <w:style w:type="paragraph" w:customStyle="1" w:styleId="CitaviBibliographyHeading">
    <w:name w:val="Citavi Bibliography Heading"/>
    <w:basedOn w:val="berschrift1"/>
    <w:link w:val="CitaviBibliographyHeadingZchn"/>
    <w:rsid w:val="00E76DA4"/>
  </w:style>
  <w:style w:type="character" w:customStyle="1" w:styleId="CitaviBibliographyHeadingZchn">
    <w:name w:val="Citavi Bibliography Heading Zchn"/>
    <w:basedOn w:val="ListenabsatzZchn"/>
    <w:link w:val="CitaviBibliographyHeading"/>
    <w:rsid w:val="00E76DA4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E76DA4"/>
    <w:pPr>
      <w:ind w:left="720" w:hanging="360"/>
      <w:outlineLvl w:val="9"/>
    </w:pPr>
    <w:rPr>
      <w:sz w:val="20"/>
      <w:szCs w:val="20"/>
      <w:lang w:val="en-US"/>
    </w:rPr>
  </w:style>
  <w:style w:type="character" w:customStyle="1" w:styleId="CitaviBibliographySubheading1Zchn">
    <w:name w:val="Citavi Bibliography Subheading 1 Zchn"/>
    <w:basedOn w:val="ListenabsatzZchn"/>
    <w:link w:val="CitaviBibliographySubheading1"/>
    <w:rsid w:val="00E76DA4"/>
    <w:rPr>
      <w:rFonts w:asciiTheme="majorHAnsi" w:eastAsiaTheme="majorEastAsia" w:hAnsiTheme="majorHAnsi" w:cstheme="majorBidi"/>
      <w:color w:val="365F91" w:themeColor="accent1" w:themeShade="BF"/>
      <w:sz w:val="20"/>
      <w:szCs w:val="20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E76DA4"/>
    <w:pPr>
      <w:ind w:left="720" w:hanging="360"/>
      <w:outlineLvl w:val="9"/>
    </w:pPr>
    <w:rPr>
      <w:sz w:val="20"/>
      <w:szCs w:val="20"/>
      <w:lang w:val="en-US"/>
    </w:rPr>
  </w:style>
  <w:style w:type="character" w:customStyle="1" w:styleId="CitaviBibliographySubheading2Zchn">
    <w:name w:val="Citavi Bibliography Subheading 2 Zchn"/>
    <w:basedOn w:val="ListenabsatzZchn"/>
    <w:link w:val="CitaviBibliographySubheading2"/>
    <w:rsid w:val="00E76DA4"/>
    <w:rPr>
      <w:rFonts w:asciiTheme="majorHAnsi" w:eastAsiaTheme="majorEastAsia" w:hAnsiTheme="majorHAnsi" w:cstheme="majorBidi"/>
      <w:color w:val="243F60" w:themeColor="accent1" w:themeShade="7F"/>
      <w:sz w:val="20"/>
      <w:szCs w:val="20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E76DA4"/>
    <w:pPr>
      <w:ind w:left="720" w:hanging="360"/>
      <w:outlineLvl w:val="9"/>
    </w:pPr>
    <w:rPr>
      <w:sz w:val="20"/>
      <w:szCs w:val="20"/>
      <w:lang w:val="en-US"/>
    </w:rPr>
  </w:style>
  <w:style w:type="character" w:customStyle="1" w:styleId="CitaviBibliographySubheading3Zchn">
    <w:name w:val="Citavi Bibliography Subheading 3 Zchn"/>
    <w:basedOn w:val="ListenabsatzZchn"/>
    <w:link w:val="CitaviBibliographySubheading3"/>
    <w:rsid w:val="00E76DA4"/>
    <w:rPr>
      <w:rFonts w:asciiTheme="majorHAnsi" w:eastAsiaTheme="majorEastAsia" w:hAnsiTheme="majorHAnsi" w:cstheme="majorBidi"/>
      <w:i/>
      <w:iCs/>
      <w:color w:val="365F91" w:themeColor="accent1" w:themeShade="BF"/>
      <w:sz w:val="20"/>
      <w:szCs w:val="20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E76DA4"/>
    <w:pPr>
      <w:ind w:left="720" w:hanging="360"/>
      <w:outlineLvl w:val="9"/>
    </w:pPr>
    <w:rPr>
      <w:sz w:val="20"/>
      <w:szCs w:val="20"/>
      <w:lang w:val="en-US"/>
    </w:rPr>
  </w:style>
  <w:style w:type="character" w:customStyle="1" w:styleId="CitaviBibliographySubheading4Zchn">
    <w:name w:val="Citavi Bibliography Subheading 4 Zchn"/>
    <w:basedOn w:val="ListenabsatzZchn"/>
    <w:link w:val="CitaviBibliographySubheading4"/>
    <w:rsid w:val="00E76DA4"/>
    <w:rPr>
      <w:rFonts w:asciiTheme="majorHAnsi" w:eastAsiaTheme="majorEastAsia" w:hAnsiTheme="majorHAnsi" w:cstheme="majorBidi"/>
      <w:color w:val="365F91" w:themeColor="accent1" w:themeShade="BF"/>
      <w:sz w:val="20"/>
      <w:szCs w:val="20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E76DA4"/>
    <w:pPr>
      <w:ind w:left="720" w:hanging="360"/>
      <w:outlineLvl w:val="9"/>
    </w:pPr>
    <w:rPr>
      <w:sz w:val="20"/>
      <w:szCs w:val="20"/>
      <w:lang w:val="en-US"/>
    </w:rPr>
  </w:style>
  <w:style w:type="character" w:customStyle="1" w:styleId="CitaviBibliographySubheading5Zchn">
    <w:name w:val="Citavi Bibliography Subheading 5 Zchn"/>
    <w:basedOn w:val="ListenabsatzZchn"/>
    <w:link w:val="CitaviBibliographySubheading5"/>
    <w:rsid w:val="00E76DA4"/>
    <w:rPr>
      <w:rFonts w:asciiTheme="majorHAnsi" w:eastAsiaTheme="majorEastAsia" w:hAnsiTheme="majorHAnsi" w:cstheme="majorBidi"/>
      <w:color w:val="243F60" w:themeColor="accent1" w:themeShade="7F"/>
      <w:sz w:val="20"/>
      <w:szCs w:val="20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E76DA4"/>
    <w:pPr>
      <w:ind w:left="720" w:hanging="360"/>
      <w:outlineLvl w:val="9"/>
    </w:pPr>
    <w:rPr>
      <w:sz w:val="20"/>
      <w:szCs w:val="20"/>
      <w:lang w:val="en-US"/>
    </w:rPr>
  </w:style>
  <w:style w:type="character" w:customStyle="1" w:styleId="CitaviBibliographySubheading6Zchn">
    <w:name w:val="Citavi Bibliography Subheading 6 Zchn"/>
    <w:basedOn w:val="ListenabsatzZchn"/>
    <w:link w:val="CitaviBibliographySubheading6"/>
    <w:rsid w:val="00E76DA4"/>
    <w:rPr>
      <w:rFonts w:asciiTheme="majorHAnsi" w:eastAsiaTheme="majorEastAsia" w:hAnsiTheme="majorHAnsi" w:cstheme="majorBidi"/>
      <w:i/>
      <w:iCs/>
      <w:color w:val="243F60" w:themeColor="accent1" w:themeShade="7F"/>
      <w:sz w:val="20"/>
      <w:szCs w:val="20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E76DA4"/>
    <w:pPr>
      <w:ind w:left="720" w:hanging="360"/>
      <w:outlineLvl w:val="9"/>
    </w:pPr>
    <w:rPr>
      <w:sz w:val="20"/>
      <w:szCs w:val="20"/>
      <w:lang w:val="en-US"/>
    </w:rPr>
  </w:style>
  <w:style w:type="character" w:customStyle="1" w:styleId="CitaviBibliographySubheading7Zchn">
    <w:name w:val="Citavi Bibliography Subheading 7 Zchn"/>
    <w:basedOn w:val="ListenabsatzZchn"/>
    <w:link w:val="CitaviBibliographySubheading7"/>
    <w:rsid w:val="00E76DA4"/>
    <w:rPr>
      <w:rFonts w:asciiTheme="majorHAnsi" w:eastAsiaTheme="majorEastAsia" w:hAnsiTheme="majorHAnsi" w:cstheme="majorBidi"/>
      <w:color w:val="272727" w:themeColor="text1" w:themeTint="D8"/>
      <w:sz w:val="20"/>
      <w:szCs w:val="20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E76DA4"/>
    <w:pPr>
      <w:numPr>
        <w:numId w:val="1"/>
      </w:numPr>
      <w:outlineLvl w:val="9"/>
    </w:pPr>
    <w:rPr>
      <w:sz w:val="20"/>
      <w:szCs w:val="20"/>
      <w:lang w:val="en-US"/>
    </w:rPr>
  </w:style>
  <w:style w:type="character" w:customStyle="1" w:styleId="CitaviBibliographySubheading8Zchn">
    <w:name w:val="Citavi Bibliography Subheading 8 Zchn"/>
    <w:basedOn w:val="ListenabsatzZchn"/>
    <w:link w:val="CitaviBibliographySubheading8"/>
    <w:rsid w:val="00E76DA4"/>
    <w:rPr>
      <w:rFonts w:asciiTheme="majorHAnsi" w:eastAsiaTheme="majorEastAsia" w:hAnsiTheme="majorHAnsi" w:cstheme="majorBidi"/>
      <w:i/>
      <w:iCs/>
      <w:color w:val="272727" w:themeColor="text1" w:themeTint="D8"/>
      <w:sz w:val="20"/>
      <w:szCs w:val="20"/>
      <w:lang w:val="en-US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E76DA4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E76DA4"/>
    <w:rPr>
      <w:rFonts w:eastAsiaTheme="minorEastAsia"/>
      <w:color w:val="5A5A5A" w:themeColor="text1" w:themeTint="A5"/>
      <w:spacing w:val="15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76D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76DA4"/>
    <w:rPr>
      <w:rFonts w:ascii="Segoe UI" w:hAnsi="Segoe UI" w:cs="Segoe UI"/>
      <w:sz w:val="18"/>
      <w:szCs w:val="18"/>
    </w:rPr>
  </w:style>
  <w:style w:type="character" w:styleId="SchwacheHervorhebung">
    <w:name w:val="Subtle Emphasis"/>
    <w:basedOn w:val="Absatz-Standardschriftart"/>
    <w:uiPriority w:val="19"/>
    <w:qFormat/>
    <w:rsid w:val="00E76DA4"/>
    <w:rPr>
      <w:i/>
      <w:iCs/>
      <w:color w:val="404040" w:themeColor="text1" w:themeTint="BF"/>
    </w:rPr>
  </w:style>
  <w:style w:type="character" w:styleId="Hervorhebung">
    <w:name w:val="Emphasis"/>
    <w:basedOn w:val="Absatz-Standardschriftart"/>
    <w:uiPriority w:val="20"/>
    <w:qFormat/>
    <w:rsid w:val="00E76DA4"/>
    <w:rPr>
      <w:i/>
      <w:iCs/>
    </w:rPr>
  </w:style>
  <w:style w:type="table" w:styleId="Tabellenraster">
    <w:name w:val="Table Grid"/>
    <w:basedOn w:val="NormaleTabelle"/>
    <w:uiPriority w:val="39"/>
    <w:rsid w:val="00E76DA4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E76DA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76DA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76DA4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76DA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76DA4"/>
    <w:rPr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E76DA4"/>
    <w:pPr>
      <w:spacing w:after="0" w:line="240" w:lineRule="auto"/>
    </w:pPr>
  </w:style>
  <w:style w:type="paragraph" w:styleId="Verzeichnis2">
    <w:name w:val="toc 2"/>
    <w:basedOn w:val="Standard"/>
    <w:next w:val="Standard"/>
    <w:autoRedefine/>
    <w:uiPriority w:val="39"/>
    <w:unhideWhenUsed/>
    <w:rsid w:val="00E76DA4"/>
    <w:pPr>
      <w:spacing w:after="100"/>
      <w:ind w:left="220"/>
    </w:pPr>
  </w:style>
  <w:style w:type="paragraph" w:styleId="Verzeichnis3">
    <w:name w:val="toc 3"/>
    <w:basedOn w:val="Standard"/>
    <w:next w:val="Standard"/>
    <w:autoRedefine/>
    <w:uiPriority w:val="39"/>
    <w:unhideWhenUsed/>
    <w:rsid w:val="00E76DA4"/>
    <w:pPr>
      <w:spacing w:after="100"/>
      <w:ind w:left="440"/>
    </w:pPr>
  </w:style>
  <w:style w:type="character" w:styleId="Fett">
    <w:name w:val="Strong"/>
    <w:basedOn w:val="Absatz-Standardschriftart"/>
    <w:uiPriority w:val="22"/>
    <w:qFormat/>
    <w:rsid w:val="00E76DA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2AC55C7F009044DA8F1201F2489F4F1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44EAF2B-4316-4914-A76B-0ADD431DAE41}"/>
      </w:docPartPr>
      <w:docPartBody>
        <w:p w:rsidR="00615E29" w:rsidRDefault="00ED2069" w:rsidP="00ED2069">
          <w:pPr>
            <w:pStyle w:val="2AC55C7F009044DA8F1201F2489F4F16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347FECDF2FB944E9817CD13A26533AE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9D4CFB0-914A-4181-9682-002FA1680E70}"/>
      </w:docPartPr>
      <w:docPartBody>
        <w:p w:rsidR="00695F5C" w:rsidRDefault="003069FC" w:rsidP="003069FC">
          <w:pPr>
            <w:pStyle w:val="347FECDF2FB944E9817CD13A26533AEF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A066F604E778499D80B613346C36F87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41DD4B8-32B1-4F66-886D-BDC5A0F86AF4}"/>
      </w:docPartPr>
      <w:docPartBody>
        <w:p w:rsidR="00695F5C" w:rsidRDefault="003069FC" w:rsidP="003069FC">
          <w:pPr>
            <w:pStyle w:val="A066F604E778499D80B613346C36F872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ABCE5EFB25A7408D8044CB22FAD19FA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653003E-8540-486B-B9FB-57FB4F6F27D7}"/>
      </w:docPartPr>
      <w:docPartBody>
        <w:p w:rsidR="00695F5C" w:rsidRDefault="003069FC" w:rsidP="003069FC">
          <w:pPr>
            <w:pStyle w:val="ABCE5EFB25A7408D8044CB22FAD19FAA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501604D3E0F543A19ACCF6EB772B3B7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6F91571-43AA-484A-B515-A34A7C3D3842}"/>
      </w:docPartPr>
      <w:docPartBody>
        <w:p w:rsidR="00695F5C" w:rsidRDefault="003069FC" w:rsidP="003069FC">
          <w:pPr>
            <w:pStyle w:val="501604D3E0F543A19ACCF6EB772B3B7B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221FFCFCB2944DC180942F709C8980E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363B284-7D4F-4A50-85F5-0259D65CC764}"/>
      </w:docPartPr>
      <w:docPartBody>
        <w:p w:rsidR="00695F5C" w:rsidRDefault="003069FC" w:rsidP="003069FC">
          <w:pPr>
            <w:pStyle w:val="221FFCFCB2944DC180942F709C8980E6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CEF9A6131408425186AE4EBF3480A28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2ED12C6-B958-4E7F-A1A9-647E2879D043}"/>
      </w:docPartPr>
      <w:docPartBody>
        <w:p w:rsidR="00695F5C" w:rsidRDefault="003069FC" w:rsidP="003069FC">
          <w:pPr>
            <w:pStyle w:val="CEF9A6131408425186AE4EBF3480A283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B6A5D050ADCD4C68B8F72EA70BE4EF3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4A63FD2-BF30-446E-9F2D-FAA8866DFAB9}"/>
      </w:docPartPr>
      <w:docPartBody>
        <w:p w:rsidR="00695F5C" w:rsidRDefault="003069FC" w:rsidP="003069FC">
          <w:pPr>
            <w:pStyle w:val="B6A5D050ADCD4C68B8F72EA70BE4EF32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011962D81DBC4C6A804A4263BE73ECE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2256F20-A973-41EA-933C-8E797810C30C}"/>
      </w:docPartPr>
      <w:docPartBody>
        <w:p w:rsidR="00695F5C" w:rsidRDefault="003069FC" w:rsidP="003069FC">
          <w:pPr>
            <w:pStyle w:val="011962D81DBC4C6A804A4263BE73ECEC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7BCA629F23E9428FA48B183F9C5E15E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C162F4D-6F52-4898-BBD9-2CEDEC986E92}"/>
      </w:docPartPr>
      <w:docPartBody>
        <w:p w:rsidR="00695F5C" w:rsidRDefault="003069FC" w:rsidP="003069FC">
          <w:pPr>
            <w:pStyle w:val="7BCA629F23E9428FA48B183F9C5E15E2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1DFF2317F60545A4940040317B0A93C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663785C-F439-4B28-8B46-8D9D14C44376}"/>
      </w:docPartPr>
      <w:docPartBody>
        <w:p w:rsidR="00695F5C" w:rsidRDefault="003069FC" w:rsidP="003069FC">
          <w:pPr>
            <w:pStyle w:val="1DFF2317F60545A4940040317B0A93C0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CE69C0EF006F487C83538589868F8EC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ADE09F8-CEFC-497A-B77B-1FF41C566464}"/>
      </w:docPartPr>
      <w:docPartBody>
        <w:p w:rsidR="00695F5C" w:rsidRDefault="003069FC" w:rsidP="003069FC">
          <w:pPr>
            <w:pStyle w:val="CE69C0EF006F487C83538589868F8ECD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22C97E01C39C4488A68DAD1C163A2F6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957EC62-B695-4C9E-9ED2-3AC7ACAC8F52}"/>
      </w:docPartPr>
      <w:docPartBody>
        <w:p w:rsidR="00695F5C" w:rsidRDefault="003069FC" w:rsidP="003069FC">
          <w:pPr>
            <w:pStyle w:val="22C97E01C39C4488A68DAD1C163A2F6A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3839822F23A746A8998F7C30DF10FE4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DC76338-9575-4EFF-B0E1-A1BA7F884B4A}"/>
      </w:docPartPr>
      <w:docPartBody>
        <w:p w:rsidR="00695F5C" w:rsidRDefault="003069FC" w:rsidP="003069FC">
          <w:pPr>
            <w:pStyle w:val="3839822F23A746A8998F7C30DF10FE49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350602987C1647CF81BFC65A6934EA6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0A9B866-F285-465D-A773-A89325831CF2}"/>
      </w:docPartPr>
      <w:docPartBody>
        <w:p w:rsidR="00695F5C" w:rsidRDefault="003069FC" w:rsidP="003069FC">
          <w:pPr>
            <w:pStyle w:val="350602987C1647CF81BFC65A6934EA6E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8C8361438ECF48E7B165D22009A71B8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26EFFA1-1AF7-4744-9A25-C1DE895AFFDC}"/>
      </w:docPartPr>
      <w:docPartBody>
        <w:p w:rsidR="00695F5C" w:rsidRDefault="003069FC" w:rsidP="003069FC">
          <w:pPr>
            <w:pStyle w:val="8C8361438ECF48E7B165D22009A71B8C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85D098B2AEF64304A529273DB17040D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10D0C49-A3AF-40A6-919F-0023A691EA0F}"/>
      </w:docPartPr>
      <w:docPartBody>
        <w:p w:rsidR="00695F5C" w:rsidRDefault="003069FC" w:rsidP="003069FC">
          <w:pPr>
            <w:pStyle w:val="85D098B2AEF64304A529273DB17040DB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463223B5D7F049DF85216852F62555C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F39CF4E-6FFF-4ECF-B1B9-1B53BF3E8017}"/>
      </w:docPartPr>
      <w:docPartBody>
        <w:p w:rsidR="00695F5C" w:rsidRDefault="003069FC" w:rsidP="003069FC">
          <w:pPr>
            <w:pStyle w:val="463223B5D7F049DF85216852F62555C0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EEA1479F0BD948DFB208DC5DEE0698E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13D0B90-74B7-4855-822D-9F5E8EFAB1E7}"/>
      </w:docPartPr>
      <w:docPartBody>
        <w:p w:rsidR="00695F5C" w:rsidRDefault="003069FC" w:rsidP="003069FC">
          <w:pPr>
            <w:pStyle w:val="EEA1479F0BD948DFB208DC5DEE0698EE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71E823A9D64E4CAC9B2196F6EDD1113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20EA142-94A1-43C6-969C-3A958CA911C2}"/>
      </w:docPartPr>
      <w:docPartBody>
        <w:p w:rsidR="00695F5C" w:rsidRDefault="003069FC" w:rsidP="003069FC">
          <w:pPr>
            <w:pStyle w:val="71E823A9D64E4CAC9B2196F6EDD1113D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918C61E224B84E33AE8EDE9DFE393E7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973DECA-873B-412D-AC8A-0E5AC2823046}"/>
      </w:docPartPr>
      <w:docPartBody>
        <w:p w:rsidR="00695F5C" w:rsidRDefault="003069FC" w:rsidP="003069FC">
          <w:pPr>
            <w:pStyle w:val="918C61E224B84E33AE8EDE9DFE393E78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BCDB47D896344CC1BC3F5BAA10F2B3C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3F91119-111E-45A2-82DE-86958CA70BA8}"/>
      </w:docPartPr>
      <w:docPartBody>
        <w:p w:rsidR="00695F5C" w:rsidRDefault="003069FC" w:rsidP="003069FC">
          <w:pPr>
            <w:pStyle w:val="BCDB47D896344CC1BC3F5BAA10F2B3C6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68E05535174643FEB53BD0B7F535658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988362F-835C-4AAC-BB85-075C2597B4B9}"/>
      </w:docPartPr>
      <w:docPartBody>
        <w:p w:rsidR="00695F5C" w:rsidRDefault="003069FC" w:rsidP="003069FC">
          <w:pPr>
            <w:pStyle w:val="68E05535174643FEB53BD0B7F5356586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DDED7A4404E74E18AD8F9675E6DB05F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B703895-1207-4FE7-9689-1F9B4AD9AB20}"/>
      </w:docPartPr>
      <w:docPartBody>
        <w:p w:rsidR="00695F5C" w:rsidRDefault="003069FC" w:rsidP="003069FC">
          <w:pPr>
            <w:pStyle w:val="DDED7A4404E74E18AD8F9675E6DB05F2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592C6B7469EA4EFEA6235B237017351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1864EE9-7C53-4BDC-AC2F-CF2CF692F3AA}"/>
      </w:docPartPr>
      <w:docPartBody>
        <w:p w:rsidR="00695F5C" w:rsidRDefault="003069FC" w:rsidP="003069FC">
          <w:pPr>
            <w:pStyle w:val="592C6B7469EA4EFEA6235B237017351B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D16BF6D12FF24E2EA88B52A82F4B67A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0018214-8EAD-4B7E-AAE9-40DE595F06A5}"/>
      </w:docPartPr>
      <w:docPartBody>
        <w:p w:rsidR="00695F5C" w:rsidRDefault="003069FC" w:rsidP="003069FC">
          <w:pPr>
            <w:pStyle w:val="D16BF6D12FF24E2EA88B52A82F4B67A6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114EA0AE232948ABA9481781E3BF0EB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BF5D7ED-EEB5-44D1-99C1-77AF1BAFEC71}"/>
      </w:docPartPr>
      <w:docPartBody>
        <w:p w:rsidR="00695F5C" w:rsidRDefault="003069FC" w:rsidP="003069FC">
          <w:pPr>
            <w:pStyle w:val="114EA0AE232948ABA9481781E3BF0EBA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22C54F4CC70D4A1598DC69785B5EF5D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F9D5B23-E33D-4647-8E80-B7EB28CF6CE9}"/>
      </w:docPartPr>
      <w:docPartBody>
        <w:p w:rsidR="00695F5C" w:rsidRDefault="003069FC" w:rsidP="003069FC">
          <w:pPr>
            <w:pStyle w:val="22C54F4CC70D4A1598DC69785B5EF5D4"/>
          </w:pPr>
          <w:r w:rsidRPr="007851A5">
            <w:rPr>
              <w:rStyle w:val="Platzhalt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D2069"/>
    <w:rsid w:val="0016396D"/>
    <w:rsid w:val="002824CB"/>
    <w:rsid w:val="003069FC"/>
    <w:rsid w:val="00615E29"/>
    <w:rsid w:val="00695F5C"/>
    <w:rsid w:val="00BB3DE1"/>
    <w:rsid w:val="00C80BD0"/>
    <w:rsid w:val="00E37F48"/>
    <w:rsid w:val="00E53742"/>
    <w:rsid w:val="00ED2069"/>
    <w:rsid w:val="00F66C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37F48"/>
    <w:rPr>
      <w:color w:val="808080"/>
    </w:rPr>
  </w:style>
  <w:style w:type="paragraph" w:customStyle="1" w:styleId="2AC55C7F009044DA8F1201F2489F4F16">
    <w:name w:val="2AC55C7F009044DA8F1201F2489F4F16"/>
    <w:rsid w:val="00ED2069"/>
  </w:style>
  <w:style w:type="paragraph" w:customStyle="1" w:styleId="88695397CBB148B38A6F26A1EF937C58">
    <w:name w:val="88695397CBB148B38A6F26A1EF937C58"/>
    <w:rsid w:val="00ED2069"/>
  </w:style>
  <w:style w:type="paragraph" w:customStyle="1" w:styleId="347FECDF2FB944E9817CD13A26533AEF">
    <w:name w:val="347FECDF2FB944E9817CD13A26533AEF"/>
    <w:rsid w:val="003069FC"/>
  </w:style>
  <w:style w:type="paragraph" w:customStyle="1" w:styleId="4D997F5BC4834C0BAD5CAB6488764A7D">
    <w:name w:val="4D997F5BC4834C0BAD5CAB6488764A7D"/>
    <w:rsid w:val="003069FC"/>
  </w:style>
  <w:style w:type="paragraph" w:customStyle="1" w:styleId="010AA7B8871242DEA2FAFFE765658A2E">
    <w:name w:val="010AA7B8871242DEA2FAFFE765658A2E"/>
    <w:rsid w:val="003069FC"/>
  </w:style>
  <w:style w:type="paragraph" w:customStyle="1" w:styleId="A066F604E778499D80B613346C36F872">
    <w:name w:val="A066F604E778499D80B613346C36F872"/>
    <w:rsid w:val="003069FC"/>
  </w:style>
  <w:style w:type="paragraph" w:customStyle="1" w:styleId="ABCE5EFB25A7408D8044CB22FAD19FAA">
    <w:name w:val="ABCE5EFB25A7408D8044CB22FAD19FAA"/>
    <w:rsid w:val="003069FC"/>
  </w:style>
  <w:style w:type="paragraph" w:customStyle="1" w:styleId="A33FF5295F054AE8BDB7DD4CAB2E2D4B">
    <w:name w:val="A33FF5295F054AE8BDB7DD4CAB2E2D4B"/>
    <w:rsid w:val="003069FC"/>
  </w:style>
  <w:style w:type="paragraph" w:customStyle="1" w:styleId="246EB05B2B8C4358834E0B067559C467">
    <w:name w:val="246EB05B2B8C4358834E0B067559C467"/>
    <w:rsid w:val="003069FC"/>
  </w:style>
  <w:style w:type="paragraph" w:customStyle="1" w:styleId="501604D3E0F543A19ACCF6EB772B3B7B">
    <w:name w:val="501604D3E0F543A19ACCF6EB772B3B7B"/>
    <w:rsid w:val="003069FC"/>
  </w:style>
  <w:style w:type="paragraph" w:customStyle="1" w:styleId="C7DEF568A23A4FCB8B54BBE6037FF31C">
    <w:name w:val="C7DEF568A23A4FCB8B54BBE6037FF31C"/>
    <w:rsid w:val="003069FC"/>
  </w:style>
  <w:style w:type="paragraph" w:customStyle="1" w:styleId="910432B05A57444DA86041F50B2BEC72">
    <w:name w:val="910432B05A57444DA86041F50B2BEC72"/>
    <w:rsid w:val="003069FC"/>
  </w:style>
  <w:style w:type="paragraph" w:customStyle="1" w:styleId="221FFCFCB2944DC180942F709C8980E6">
    <w:name w:val="221FFCFCB2944DC180942F709C8980E6"/>
    <w:rsid w:val="003069FC"/>
  </w:style>
  <w:style w:type="paragraph" w:customStyle="1" w:styleId="CEF9A6131408425186AE4EBF3480A283">
    <w:name w:val="CEF9A6131408425186AE4EBF3480A283"/>
    <w:rsid w:val="003069FC"/>
  </w:style>
  <w:style w:type="paragraph" w:customStyle="1" w:styleId="61FD137F877E49CFA501DFA532C66778">
    <w:name w:val="61FD137F877E49CFA501DFA532C66778"/>
    <w:rsid w:val="003069FC"/>
  </w:style>
  <w:style w:type="paragraph" w:customStyle="1" w:styleId="B6A5D050ADCD4C68B8F72EA70BE4EF32">
    <w:name w:val="B6A5D050ADCD4C68B8F72EA70BE4EF32"/>
    <w:rsid w:val="003069FC"/>
  </w:style>
  <w:style w:type="paragraph" w:customStyle="1" w:styleId="8ECF0F6FF9FE4037802A6B989186417A">
    <w:name w:val="8ECF0F6FF9FE4037802A6B989186417A"/>
    <w:rsid w:val="003069FC"/>
  </w:style>
  <w:style w:type="paragraph" w:customStyle="1" w:styleId="011962D81DBC4C6A804A4263BE73ECEC">
    <w:name w:val="011962D81DBC4C6A804A4263BE73ECEC"/>
    <w:rsid w:val="003069FC"/>
  </w:style>
  <w:style w:type="paragraph" w:customStyle="1" w:styleId="7BCA629F23E9428FA48B183F9C5E15E2">
    <w:name w:val="7BCA629F23E9428FA48B183F9C5E15E2"/>
    <w:rsid w:val="003069FC"/>
  </w:style>
  <w:style w:type="paragraph" w:customStyle="1" w:styleId="1DFF2317F60545A4940040317B0A93C0">
    <w:name w:val="1DFF2317F60545A4940040317B0A93C0"/>
    <w:rsid w:val="003069FC"/>
  </w:style>
  <w:style w:type="paragraph" w:customStyle="1" w:styleId="C996919DEFCD44039136D8445E927928">
    <w:name w:val="C996919DEFCD44039136D8445E927928"/>
    <w:rsid w:val="003069FC"/>
  </w:style>
  <w:style w:type="paragraph" w:customStyle="1" w:styleId="5092C44CAD4049CFBBA7EDABB5A64EDF">
    <w:name w:val="5092C44CAD4049CFBBA7EDABB5A64EDF"/>
    <w:rsid w:val="003069FC"/>
  </w:style>
  <w:style w:type="paragraph" w:customStyle="1" w:styleId="CE69C0EF006F487C83538589868F8ECD">
    <w:name w:val="CE69C0EF006F487C83538589868F8ECD"/>
    <w:rsid w:val="003069FC"/>
  </w:style>
  <w:style w:type="paragraph" w:customStyle="1" w:styleId="22C97E01C39C4488A68DAD1C163A2F6A">
    <w:name w:val="22C97E01C39C4488A68DAD1C163A2F6A"/>
    <w:rsid w:val="003069FC"/>
  </w:style>
  <w:style w:type="paragraph" w:customStyle="1" w:styleId="3839822F23A746A8998F7C30DF10FE49">
    <w:name w:val="3839822F23A746A8998F7C30DF10FE49"/>
    <w:rsid w:val="003069FC"/>
  </w:style>
  <w:style w:type="paragraph" w:customStyle="1" w:styleId="E98F54E54109481DAA940EEF466EAB9F">
    <w:name w:val="E98F54E54109481DAA940EEF466EAB9F"/>
    <w:rsid w:val="003069FC"/>
  </w:style>
  <w:style w:type="paragraph" w:customStyle="1" w:styleId="0DC7E501D32649FF84D2704679CB7AA0">
    <w:name w:val="0DC7E501D32649FF84D2704679CB7AA0"/>
    <w:rsid w:val="003069FC"/>
  </w:style>
  <w:style w:type="paragraph" w:customStyle="1" w:styleId="98725350562946DC8E26F254F67023D5">
    <w:name w:val="98725350562946DC8E26F254F67023D5"/>
    <w:rsid w:val="003069FC"/>
  </w:style>
  <w:style w:type="paragraph" w:customStyle="1" w:styleId="350602987C1647CF81BFC65A6934EA6E">
    <w:name w:val="350602987C1647CF81BFC65A6934EA6E"/>
    <w:rsid w:val="003069FC"/>
  </w:style>
  <w:style w:type="paragraph" w:customStyle="1" w:styleId="FDC25332FB72440AA3522F066F7EC19F">
    <w:name w:val="FDC25332FB72440AA3522F066F7EC19F"/>
    <w:rsid w:val="003069FC"/>
  </w:style>
  <w:style w:type="paragraph" w:customStyle="1" w:styleId="A3E496618F9C46E39EDD3E49B981C9BB">
    <w:name w:val="A3E496618F9C46E39EDD3E49B981C9BB"/>
    <w:rsid w:val="003069FC"/>
  </w:style>
  <w:style w:type="paragraph" w:customStyle="1" w:styleId="8C8361438ECF48E7B165D22009A71B8C">
    <w:name w:val="8C8361438ECF48E7B165D22009A71B8C"/>
    <w:rsid w:val="003069FC"/>
  </w:style>
  <w:style w:type="paragraph" w:customStyle="1" w:styleId="6F4B2FC66B904FDB99D3DC1B0A27FF56">
    <w:name w:val="6F4B2FC66B904FDB99D3DC1B0A27FF56"/>
    <w:rsid w:val="003069FC"/>
  </w:style>
  <w:style w:type="paragraph" w:customStyle="1" w:styleId="85D098B2AEF64304A529273DB17040DB">
    <w:name w:val="85D098B2AEF64304A529273DB17040DB"/>
    <w:rsid w:val="003069FC"/>
  </w:style>
  <w:style w:type="paragraph" w:customStyle="1" w:styleId="3BFB986F788D4F9FAB636D24F824B5BD">
    <w:name w:val="3BFB986F788D4F9FAB636D24F824B5BD"/>
    <w:rsid w:val="003069FC"/>
  </w:style>
  <w:style w:type="paragraph" w:customStyle="1" w:styleId="463223B5D7F049DF85216852F62555C0">
    <w:name w:val="463223B5D7F049DF85216852F62555C0"/>
    <w:rsid w:val="003069FC"/>
  </w:style>
  <w:style w:type="paragraph" w:customStyle="1" w:styleId="EEA1479F0BD948DFB208DC5DEE0698EE">
    <w:name w:val="EEA1479F0BD948DFB208DC5DEE0698EE"/>
    <w:rsid w:val="003069FC"/>
  </w:style>
  <w:style w:type="paragraph" w:customStyle="1" w:styleId="D5D76805B76348CC8AABC71722CADB1B">
    <w:name w:val="D5D76805B76348CC8AABC71722CADB1B"/>
    <w:rsid w:val="003069FC"/>
  </w:style>
  <w:style w:type="paragraph" w:customStyle="1" w:styleId="26CA22FCAF6C4FC4B4841C6C410D7B4B">
    <w:name w:val="26CA22FCAF6C4FC4B4841C6C410D7B4B"/>
    <w:rsid w:val="003069FC"/>
  </w:style>
  <w:style w:type="paragraph" w:customStyle="1" w:styleId="CFDA6A5C24414F30969D600CEE1C30AB">
    <w:name w:val="CFDA6A5C24414F30969D600CEE1C30AB"/>
    <w:rsid w:val="003069FC"/>
  </w:style>
  <w:style w:type="paragraph" w:customStyle="1" w:styleId="71E823A9D64E4CAC9B2196F6EDD1113D">
    <w:name w:val="71E823A9D64E4CAC9B2196F6EDD1113D"/>
    <w:rsid w:val="003069FC"/>
  </w:style>
  <w:style w:type="paragraph" w:customStyle="1" w:styleId="D1F5EDD665D44F308894A2078B4F7DC4">
    <w:name w:val="D1F5EDD665D44F308894A2078B4F7DC4"/>
    <w:rsid w:val="003069FC"/>
  </w:style>
  <w:style w:type="paragraph" w:customStyle="1" w:styleId="D51AF9EBFA464DB3B2E22749E4F09521">
    <w:name w:val="D51AF9EBFA464DB3B2E22749E4F09521"/>
    <w:rsid w:val="003069FC"/>
  </w:style>
  <w:style w:type="paragraph" w:customStyle="1" w:styleId="918C61E224B84E33AE8EDE9DFE393E78">
    <w:name w:val="918C61E224B84E33AE8EDE9DFE393E78"/>
    <w:rsid w:val="003069FC"/>
  </w:style>
  <w:style w:type="paragraph" w:customStyle="1" w:styleId="19A9D654FD644363A0C441E800D98BFF">
    <w:name w:val="19A9D654FD644363A0C441E800D98BFF"/>
    <w:rsid w:val="003069FC"/>
  </w:style>
  <w:style w:type="paragraph" w:customStyle="1" w:styleId="BCDB47D896344CC1BC3F5BAA10F2B3C6">
    <w:name w:val="BCDB47D896344CC1BC3F5BAA10F2B3C6"/>
    <w:rsid w:val="003069FC"/>
  </w:style>
  <w:style w:type="paragraph" w:customStyle="1" w:styleId="0C7864C8087E48EC9981375E2AC0C890">
    <w:name w:val="0C7864C8087E48EC9981375E2AC0C890"/>
    <w:rsid w:val="003069FC"/>
  </w:style>
  <w:style w:type="paragraph" w:customStyle="1" w:styleId="68E05535174643FEB53BD0B7F5356586">
    <w:name w:val="68E05535174643FEB53BD0B7F5356586"/>
    <w:rsid w:val="003069FC"/>
  </w:style>
  <w:style w:type="paragraph" w:customStyle="1" w:styleId="77BB46C49ECF414DA74CDDFBF1D027FD">
    <w:name w:val="77BB46C49ECF414DA74CDDFBF1D027FD"/>
    <w:rsid w:val="003069FC"/>
  </w:style>
  <w:style w:type="paragraph" w:customStyle="1" w:styleId="DDED7A4404E74E18AD8F9675E6DB05F2">
    <w:name w:val="DDED7A4404E74E18AD8F9675E6DB05F2"/>
    <w:rsid w:val="003069FC"/>
  </w:style>
  <w:style w:type="paragraph" w:customStyle="1" w:styleId="4C11410CADB341E7AF7CFF0BC65C7523">
    <w:name w:val="4C11410CADB341E7AF7CFF0BC65C7523"/>
    <w:rsid w:val="003069FC"/>
  </w:style>
  <w:style w:type="paragraph" w:customStyle="1" w:styleId="D0BDE947DD6D4A5BA0D86A5354C41ACD">
    <w:name w:val="D0BDE947DD6D4A5BA0D86A5354C41ACD"/>
    <w:rsid w:val="003069FC"/>
  </w:style>
  <w:style w:type="paragraph" w:customStyle="1" w:styleId="974D9EA0494244BEA5E70E2447267D95">
    <w:name w:val="974D9EA0494244BEA5E70E2447267D95"/>
    <w:rsid w:val="003069FC"/>
  </w:style>
  <w:style w:type="paragraph" w:customStyle="1" w:styleId="48357910A5E6475AB2525865D4AD8DA9">
    <w:name w:val="48357910A5E6475AB2525865D4AD8DA9"/>
    <w:rsid w:val="003069FC"/>
  </w:style>
  <w:style w:type="paragraph" w:customStyle="1" w:styleId="68D4075821484E3FA4678A5FFEF84FB8">
    <w:name w:val="68D4075821484E3FA4678A5FFEF84FB8"/>
    <w:rsid w:val="003069FC"/>
  </w:style>
  <w:style w:type="paragraph" w:customStyle="1" w:styleId="592C6B7469EA4EFEA6235B237017351B">
    <w:name w:val="592C6B7469EA4EFEA6235B237017351B"/>
    <w:rsid w:val="003069FC"/>
  </w:style>
  <w:style w:type="paragraph" w:customStyle="1" w:styleId="D16BF6D12FF24E2EA88B52A82F4B67A6">
    <w:name w:val="D16BF6D12FF24E2EA88B52A82F4B67A6"/>
    <w:rsid w:val="003069FC"/>
  </w:style>
  <w:style w:type="paragraph" w:customStyle="1" w:styleId="114EA0AE232948ABA9481781E3BF0EBA">
    <w:name w:val="114EA0AE232948ABA9481781E3BF0EBA"/>
    <w:rsid w:val="003069FC"/>
  </w:style>
  <w:style w:type="paragraph" w:customStyle="1" w:styleId="22C54F4CC70D4A1598DC69785B5EF5D4">
    <w:name w:val="22C54F4CC70D4A1598DC69785B5EF5D4"/>
    <w:rsid w:val="003069FC"/>
  </w:style>
  <w:style w:type="paragraph" w:customStyle="1" w:styleId="5B5729B3459A4D5A9EDE1135ABE087A2">
    <w:name w:val="5B5729B3459A4D5A9EDE1135ABE087A2"/>
    <w:rsid w:val="00E37F48"/>
  </w:style>
  <w:style w:type="paragraph" w:customStyle="1" w:styleId="6BBBC0FB8CA1431195F62F6FF1F6B47C">
    <w:name w:val="6BBBC0FB8CA1431195F62F6FF1F6B47C"/>
    <w:rsid w:val="00E37F48"/>
  </w:style>
  <w:style w:type="paragraph" w:customStyle="1" w:styleId="A937645912134D2CBDFFD6305DD519B0">
    <w:name w:val="A937645912134D2CBDFFD6305DD519B0"/>
    <w:rsid w:val="00E37F48"/>
  </w:style>
  <w:style w:type="paragraph" w:customStyle="1" w:styleId="34EBA472AA554926BA96E149940706E8">
    <w:name w:val="34EBA472AA554926BA96E149940706E8"/>
    <w:rsid w:val="00E37F48"/>
  </w:style>
  <w:style w:type="paragraph" w:customStyle="1" w:styleId="0416F6DCD74C4929B3AF89EC3962CD6C">
    <w:name w:val="0416F6DCD74C4929B3AF89EC3962CD6C"/>
    <w:rsid w:val="00E37F48"/>
  </w:style>
  <w:style w:type="paragraph" w:customStyle="1" w:styleId="8B27EA539AD1488BA199C39009392FAB">
    <w:name w:val="8B27EA539AD1488BA199C39009392FAB"/>
    <w:rsid w:val="00E37F48"/>
  </w:style>
  <w:style w:type="paragraph" w:customStyle="1" w:styleId="5CEA0675D0A04971A1449D40CC8E3BFF">
    <w:name w:val="5CEA0675D0A04971A1449D40CC8E3BFF"/>
    <w:rsid w:val="00E37F48"/>
  </w:style>
  <w:style w:type="paragraph" w:customStyle="1" w:styleId="4DF8052D468F4D8FA745B30589CE2CF2">
    <w:name w:val="4DF8052D468F4D8FA745B30589CE2CF2"/>
    <w:rsid w:val="00E37F48"/>
  </w:style>
  <w:style w:type="paragraph" w:customStyle="1" w:styleId="1646F63A9C454DDF88269376D4124145">
    <w:name w:val="1646F63A9C454DDF88269376D4124145"/>
    <w:rsid w:val="00E37F48"/>
  </w:style>
  <w:style w:type="paragraph" w:customStyle="1" w:styleId="F0E6F4D3FF8C4BF5B4AA8B05ADD8B7E7">
    <w:name w:val="F0E6F4D3FF8C4BF5B4AA8B05ADD8B7E7"/>
    <w:rsid w:val="00E37F48"/>
  </w:style>
  <w:style w:type="paragraph" w:customStyle="1" w:styleId="C1BA2F910D284BF9AF8529DF78EDADF3">
    <w:name w:val="C1BA2F910D284BF9AF8529DF78EDADF3"/>
    <w:rsid w:val="00E37F48"/>
  </w:style>
  <w:style w:type="paragraph" w:customStyle="1" w:styleId="596B3E07D9EC40398F9E024195B35EF9">
    <w:name w:val="596B3E07D9EC40398F9E024195B35EF9"/>
    <w:rsid w:val="00E37F48"/>
  </w:style>
  <w:style w:type="paragraph" w:customStyle="1" w:styleId="525EF68078E1489485DBA83C15308429">
    <w:name w:val="525EF68078E1489485DBA83C15308429"/>
    <w:rsid w:val="00E37F48"/>
  </w:style>
  <w:style w:type="paragraph" w:customStyle="1" w:styleId="AC0F4102782A44E2A8C673F65E728903">
    <w:name w:val="AC0F4102782A44E2A8C673F65E728903"/>
    <w:rsid w:val="00E37F48"/>
  </w:style>
  <w:style w:type="paragraph" w:customStyle="1" w:styleId="29881D9BC6344D91BECB0B7BE2ABFB5A">
    <w:name w:val="29881D9BC6344D91BECB0B7BE2ABFB5A"/>
    <w:rsid w:val="00E37F48"/>
  </w:style>
  <w:style w:type="paragraph" w:customStyle="1" w:styleId="E47C6F37FCFB4EACA226A79F44EA59C6">
    <w:name w:val="E47C6F37FCFB4EACA226A79F44EA59C6"/>
    <w:rsid w:val="00E37F48"/>
  </w:style>
  <w:style w:type="paragraph" w:customStyle="1" w:styleId="E771A549020E4CD68966235F7F76AAAE">
    <w:name w:val="E771A549020E4CD68966235F7F76AAAE"/>
    <w:rsid w:val="00E37F48"/>
  </w:style>
  <w:style w:type="paragraph" w:customStyle="1" w:styleId="E552ED57F05641BE9210029CADAEE4A9">
    <w:name w:val="E552ED57F05641BE9210029CADAEE4A9"/>
    <w:rsid w:val="00E37F48"/>
  </w:style>
  <w:style w:type="paragraph" w:customStyle="1" w:styleId="A3749400F46B46AD83ADEA979A9A8319">
    <w:name w:val="A3749400F46B46AD83ADEA979A9A8319"/>
    <w:rsid w:val="00E37F4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106388-4AEF-492A-AE31-F4BAF67A36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2731</Words>
  <Characters>206211</Characters>
  <Application>Microsoft Office Word</Application>
  <DocSecurity>0</DocSecurity>
  <Lines>1718</Lines>
  <Paragraphs>47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e</dc:creator>
  <cp:keywords/>
  <dc:description/>
  <cp:lastModifiedBy>Brandt Stephanie</cp:lastModifiedBy>
  <cp:revision>2</cp:revision>
  <dcterms:created xsi:type="dcterms:W3CDTF">2021-05-25T08:26:00Z</dcterms:created>
  <dcterms:modified xsi:type="dcterms:W3CDTF">2021-05-25T08:26:00Z</dcterms:modified>
</cp:coreProperties>
</file>